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AFC21C2" w14:textId="608B4630" w:rsidR="00B90E1B" w:rsidRDefault="00B90E1B" w:rsidP="00B90E1B">
      <w:pPr>
        <w:pStyle w:val="BodyText"/>
        <w:rPr>
          <w:sz w:val="20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436168BE" wp14:editId="10712B00">
                <wp:simplePos x="0" y="0"/>
                <wp:positionH relativeFrom="page">
                  <wp:posOffset>914400</wp:posOffset>
                </wp:positionH>
                <wp:positionV relativeFrom="page">
                  <wp:posOffset>922020</wp:posOffset>
                </wp:positionV>
                <wp:extent cx="5960745" cy="8352790"/>
                <wp:effectExtent l="0" t="0" r="1905" b="2540"/>
                <wp:wrapNone/>
                <wp:docPr id="665605929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960745" cy="8352790"/>
                          <a:chOff x="1440" y="1452"/>
                          <a:chExt cx="9387" cy="13154"/>
                        </a:xfrm>
                      </wpg:grpSpPr>
                      <wps:wsp>
                        <wps:cNvPr id="1470912280" name="AutoShape 3"/>
                        <wps:cNvSpPr>
                          <a:spLocks/>
                        </wps:cNvSpPr>
                        <wps:spPr bwMode="auto">
                          <a:xfrm>
                            <a:off x="1440" y="1452"/>
                            <a:ext cx="9387" cy="13154"/>
                          </a:xfrm>
                          <a:custGeom>
                            <a:avLst/>
                            <a:gdLst>
                              <a:gd name="T0" fmla="+- 0 10667 1440"/>
                              <a:gd name="T1" fmla="*/ T0 w 9387"/>
                              <a:gd name="T2" fmla="+- 0 1600 1452"/>
                              <a:gd name="T3" fmla="*/ 1600 h 13154"/>
                              <a:gd name="T4" fmla="+- 0 10636 1440"/>
                              <a:gd name="T5" fmla="*/ T4 w 9387"/>
                              <a:gd name="T6" fmla="+- 0 1600 1452"/>
                              <a:gd name="T7" fmla="*/ 1600 h 13154"/>
                              <a:gd name="T8" fmla="+- 0 10636 1440"/>
                              <a:gd name="T9" fmla="*/ T8 w 9387"/>
                              <a:gd name="T10" fmla="+- 0 1600 1452"/>
                              <a:gd name="T11" fmla="*/ 1600 h 13154"/>
                              <a:gd name="T12" fmla="+- 0 10636 1440"/>
                              <a:gd name="T13" fmla="*/ T12 w 9387"/>
                              <a:gd name="T14" fmla="+- 0 1630 1452"/>
                              <a:gd name="T15" fmla="*/ 1630 h 13154"/>
                              <a:gd name="T16" fmla="+- 0 10636 1440"/>
                              <a:gd name="T17" fmla="*/ T16 w 9387"/>
                              <a:gd name="T18" fmla="+- 0 14430 1452"/>
                              <a:gd name="T19" fmla="*/ 14430 h 13154"/>
                              <a:gd name="T20" fmla="+- 0 1630 1440"/>
                              <a:gd name="T21" fmla="*/ T20 w 9387"/>
                              <a:gd name="T22" fmla="+- 0 14430 1452"/>
                              <a:gd name="T23" fmla="*/ 14430 h 13154"/>
                              <a:gd name="T24" fmla="+- 0 1630 1440"/>
                              <a:gd name="T25" fmla="*/ T24 w 9387"/>
                              <a:gd name="T26" fmla="+- 0 1630 1452"/>
                              <a:gd name="T27" fmla="*/ 1630 h 13154"/>
                              <a:gd name="T28" fmla="+- 0 10636 1440"/>
                              <a:gd name="T29" fmla="*/ T28 w 9387"/>
                              <a:gd name="T30" fmla="+- 0 1630 1452"/>
                              <a:gd name="T31" fmla="*/ 1630 h 13154"/>
                              <a:gd name="T32" fmla="+- 0 10636 1440"/>
                              <a:gd name="T33" fmla="*/ T32 w 9387"/>
                              <a:gd name="T34" fmla="+- 0 1600 1452"/>
                              <a:gd name="T35" fmla="*/ 1600 h 13154"/>
                              <a:gd name="T36" fmla="+- 0 1599 1440"/>
                              <a:gd name="T37" fmla="*/ T36 w 9387"/>
                              <a:gd name="T38" fmla="+- 0 1600 1452"/>
                              <a:gd name="T39" fmla="*/ 1600 h 13154"/>
                              <a:gd name="T40" fmla="+- 0 1599 1440"/>
                              <a:gd name="T41" fmla="*/ T40 w 9387"/>
                              <a:gd name="T42" fmla="+- 0 1630 1452"/>
                              <a:gd name="T43" fmla="*/ 1630 h 13154"/>
                              <a:gd name="T44" fmla="+- 0 1599 1440"/>
                              <a:gd name="T45" fmla="*/ T44 w 9387"/>
                              <a:gd name="T46" fmla="+- 0 14430 1452"/>
                              <a:gd name="T47" fmla="*/ 14430 h 13154"/>
                              <a:gd name="T48" fmla="+- 0 1599 1440"/>
                              <a:gd name="T49" fmla="*/ T48 w 9387"/>
                              <a:gd name="T50" fmla="+- 0 14458 1452"/>
                              <a:gd name="T51" fmla="*/ 14458 h 13154"/>
                              <a:gd name="T52" fmla="+- 0 10636 1440"/>
                              <a:gd name="T53" fmla="*/ T52 w 9387"/>
                              <a:gd name="T54" fmla="+- 0 14458 1452"/>
                              <a:gd name="T55" fmla="*/ 14458 h 13154"/>
                              <a:gd name="T56" fmla="+- 0 10636 1440"/>
                              <a:gd name="T57" fmla="*/ T56 w 9387"/>
                              <a:gd name="T58" fmla="+- 0 14458 1452"/>
                              <a:gd name="T59" fmla="*/ 14458 h 13154"/>
                              <a:gd name="T60" fmla="+- 0 10667 1440"/>
                              <a:gd name="T61" fmla="*/ T60 w 9387"/>
                              <a:gd name="T62" fmla="+- 0 14458 1452"/>
                              <a:gd name="T63" fmla="*/ 14458 h 13154"/>
                              <a:gd name="T64" fmla="+- 0 10667 1440"/>
                              <a:gd name="T65" fmla="*/ T64 w 9387"/>
                              <a:gd name="T66" fmla="+- 0 1600 1452"/>
                              <a:gd name="T67" fmla="*/ 1600 h 13154"/>
                              <a:gd name="T68" fmla="+- 0 10764 1440"/>
                              <a:gd name="T69" fmla="*/ T68 w 9387"/>
                              <a:gd name="T70" fmla="+- 0 1510 1452"/>
                              <a:gd name="T71" fmla="*/ 1510 h 13154"/>
                              <a:gd name="T72" fmla="+- 0 10699 1440"/>
                              <a:gd name="T73" fmla="*/ T72 w 9387"/>
                              <a:gd name="T74" fmla="+- 0 1510 1452"/>
                              <a:gd name="T75" fmla="*/ 1510 h 13154"/>
                              <a:gd name="T76" fmla="+- 0 10699 1440"/>
                              <a:gd name="T77" fmla="*/ T76 w 9387"/>
                              <a:gd name="T78" fmla="+- 0 1570 1452"/>
                              <a:gd name="T79" fmla="*/ 1570 h 13154"/>
                              <a:gd name="T80" fmla="+- 0 10699 1440"/>
                              <a:gd name="T81" fmla="*/ T80 w 9387"/>
                              <a:gd name="T82" fmla="+- 0 14486 1452"/>
                              <a:gd name="T83" fmla="*/ 14486 h 13154"/>
                              <a:gd name="T84" fmla="+- 0 10636 1440"/>
                              <a:gd name="T85" fmla="*/ T84 w 9387"/>
                              <a:gd name="T86" fmla="+- 0 14486 1452"/>
                              <a:gd name="T87" fmla="*/ 14486 h 13154"/>
                              <a:gd name="T88" fmla="+- 0 1567 1440"/>
                              <a:gd name="T89" fmla="*/ T88 w 9387"/>
                              <a:gd name="T90" fmla="+- 0 14486 1452"/>
                              <a:gd name="T91" fmla="*/ 14486 h 13154"/>
                              <a:gd name="T92" fmla="+- 0 1567 1440"/>
                              <a:gd name="T93" fmla="*/ T92 w 9387"/>
                              <a:gd name="T94" fmla="+- 0 1570 1452"/>
                              <a:gd name="T95" fmla="*/ 1570 h 13154"/>
                              <a:gd name="T96" fmla="+- 0 10636 1440"/>
                              <a:gd name="T97" fmla="*/ T96 w 9387"/>
                              <a:gd name="T98" fmla="+- 0 1570 1452"/>
                              <a:gd name="T99" fmla="*/ 1570 h 13154"/>
                              <a:gd name="T100" fmla="+- 0 10699 1440"/>
                              <a:gd name="T101" fmla="*/ T100 w 9387"/>
                              <a:gd name="T102" fmla="+- 0 1570 1452"/>
                              <a:gd name="T103" fmla="*/ 1570 h 13154"/>
                              <a:gd name="T104" fmla="+- 0 10699 1440"/>
                              <a:gd name="T105" fmla="*/ T104 w 9387"/>
                              <a:gd name="T106" fmla="+- 0 1510 1452"/>
                              <a:gd name="T107" fmla="*/ 1510 h 13154"/>
                              <a:gd name="T108" fmla="+- 0 10636 1440"/>
                              <a:gd name="T109" fmla="*/ T108 w 9387"/>
                              <a:gd name="T110" fmla="+- 0 1510 1452"/>
                              <a:gd name="T111" fmla="*/ 1510 h 13154"/>
                              <a:gd name="T112" fmla="+- 0 1502 1440"/>
                              <a:gd name="T113" fmla="*/ T112 w 9387"/>
                              <a:gd name="T114" fmla="+- 0 1510 1452"/>
                              <a:gd name="T115" fmla="*/ 1510 h 13154"/>
                              <a:gd name="T116" fmla="+- 0 1502 1440"/>
                              <a:gd name="T117" fmla="*/ T116 w 9387"/>
                              <a:gd name="T118" fmla="+- 0 1570 1452"/>
                              <a:gd name="T119" fmla="*/ 1570 h 13154"/>
                              <a:gd name="T120" fmla="+- 0 1502 1440"/>
                              <a:gd name="T121" fmla="*/ T120 w 9387"/>
                              <a:gd name="T122" fmla="+- 0 14486 1452"/>
                              <a:gd name="T123" fmla="*/ 14486 h 13154"/>
                              <a:gd name="T124" fmla="+- 0 1502 1440"/>
                              <a:gd name="T125" fmla="*/ T124 w 9387"/>
                              <a:gd name="T126" fmla="+- 0 14548 1452"/>
                              <a:gd name="T127" fmla="*/ 14548 h 13154"/>
                              <a:gd name="T128" fmla="+- 0 10636 1440"/>
                              <a:gd name="T129" fmla="*/ T128 w 9387"/>
                              <a:gd name="T130" fmla="+- 0 14548 1452"/>
                              <a:gd name="T131" fmla="*/ 14548 h 13154"/>
                              <a:gd name="T132" fmla="+- 0 10764 1440"/>
                              <a:gd name="T133" fmla="*/ T132 w 9387"/>
                              <a:gd name="T134" fmla="+- 0 14548 1452"/>
                              <a:gd name="T135" fmla="*/ 14548 h 13154"/>
                              <a:gd name="T136" fmla="+- 0 10764 1440"/>
                              <a:gd name="T137" fmla="*/ T136 w 9387"/>
                              <a:gd name="T138" fmla="+- 0 14486 1452"/>
                              <a:gd name="T139" fmla="*/ 14486 h 13154"/>
                              <a:gd name="T140" fmla="+- 0 10764 1440"/>
                              <a:gd name="T141" fmla="*/ T140 w 9387"/>
                              <a:gd name="T142" fmla="+- 0 1570 1452"/>
                              <a:gd name="T143" fmla="*/ 1570 h 13154"/>
                              <a:gd name="T144" fmla="+- 0 10764 1440"/>
                              <a:gd name="T145" fmla="*/ T144 w 9387"/>
                              <a:gd name="T146" fmla="+- 0 1510 1452"/>
                              <a:gd name="T147" fmla="*/ 1510 h 13154"/>
                              <a:gd name="T148" fmla="+- 0 10827 1440"/>
                              <a:gd name="T149" fmla="*/ T148 w 9387"/>
                              <a:gd name="T150" fmla="+- 0 1452 1452"/>
                              <a:gd name="T151" fmla="*/ 1452 h 13154"/>
                              <a:gd name="T152" fmla="+- 0 10795 1440"/>
                              <a:gd name="T153" fmla="*/ T152 w 9387"/>
                              <a:gd name="T154" fmla="+- 0 1452 1452"/>
                              <a:gd name="T155" fmla="*/ 1452 h 13154"/>
                              <a:gd name="T156" fmla="+- 0 10795 1440"/>
                              <a:gd name="T157" fmla="*/ T156 w 9387"/>
                              <a:gd name="T158" fmla="+- 0 1480 1452"/>
                              <a:gd name="T159" fmla="*/ 1480 h 13154"/>
                              <a:gd name="T160" fmla="+- 0 10795 1440"/>
                              <a:gd name="T161" fmla="*/ T160 w 9387"/>
                              <a:gd name="T162" fmla="+- 0 14576 1452"/>
                              <a:gd name="T163" fmla="*/ 14576 h 13154"/>
                              <a:gd name="T164" fmla="+- 0 10636 1440"/>
                              <a:gd name="T165" fmla="*/ T164 w 9387"/>
                              <a:gd name="T166" fmla="+- 0 14576 1452"/>
                              <a:gd name="T167" fmla="*/ 14576 h 13154"/>
                              <a:gd name="T168" fmla="+- 0 1472 1440"/>
                              <a:gd name="T169" fmla="*/ T168 w 9387"/>
                              <a:gd name="T170" fmla="+- 0 14576 1452"/>
                              <a:gd name="T171" fmla="*/ 14576 h 13154"/>
                              <a:gd name="T172" fmla="+- 0 1472 1440"/>
                              <a:gd name="T173" fmla="*/ T172 w 9387"/>
                              <a:gd name="T174" fmla="+- 0 1480 1452"/>
                              <a:gd name="T175" fmla="*/ 1480 h 13154"/>
                              <a:gd name="T176" fmla="+- 0 10636 1440"/>
                              <a:gd name="T177" fmla="*/ T176 w 9387"/>
                              <a:gd name="T178" fmla="+- 0 1480 1452"/>
                              <a:gd name="T179" fmla="*/ 1480 h 13154"/>
                              <a:gd name="T180" fmla="+- 0 10795 1440"/>
                              <a:gd name="T181" fmla="*/ T180 w 9387"/>
                              <a:gd name="T182" fmla="+- 0 1480 1452"/>
                              <a:gd name="T183" fmla="*/ 1480 h 13154"/>
                              <a:gd name="T184" fmla="+- 0 10795 1440"/>
                              <a:gd name="T185" fmla="*/ T184 w 9387"/>
                              <a:gd name="T186" fmla="+- 0 1452 1452"/>
                              <a:gd name="T187" fmla="*/ 1452 h 13154"/>
                              <a:gd name="T188" fmla="+- 0 10636 1440"/>
                              <a:gd name="T189" fmla="*/ T188 w 9387"/>
                              <a:gd name="T190" fmla="+- 0 1452 1452"/>
                              <a:gd name="T191" fmla="*/ 1452 h 13154"/>
                              <a:gd name="T192" fmla="+- 0 1440 1440"/>
                              <a:gd name="T193" fmla="*/ T192 w 9387"/>
                              <a:gd name="T194" fmla="+- 0 1452 1452"/>
                              <a:gd name="T195" fmla="*/ 1452 h 13154"/>
                              <a:gd name="T196" fmla="+- 0 1440 1440"/>
                              <a:gd name="T197" fmla="*/ T196 w 9387"/>
                              <a:gd name="T198" fmla="+- 0 1480 1452"/>
                              <a:gd name="T199" fmla="*/ 1480 h 13154"/>
                              <a:gd name="T200" fmla="+- 0 1440 1440"/>
                              <a:gd name="T201" fmla="*/ T200 w 9387"/>
                              <a:gd name="T202" fmla="+- 0 14576 1452"/>
                              <a:gd name="T203" fmla="*/ 14576 h 13154"/>
                              <a:gd name="T204" fmla="+- 0 1440 1440"/>
                              <a:gd name="T205" fmla="*/ T204 w 9387"/>
                              <a:gd name="T206" fmla="+- 0 14606 1452"/>
                              <a:gd name="T207" fmla="*/ 14606 h 13154"/>
                              <a:gd name="T208" fmla="+- 0 10636 1440"/>
                              <a:gd name="T209" fmla="*/ T208 w 9387"/>
                              <a:gd name="T210" fmla="+- 0 14606 1452"/>
                              <a:gd name="T211" fmla="*/ 14606 h 13154"/>
                              <a:gd name="T212" fmla="+- 0 10827 1440"/>
                              <a:gd name="T213" fmla="*/ T212 w 9387"/>
                              <a:gd name="T214" fmla="+- 0 14606 1452"/>
                              <a:gd name="T215" fmla="*/ 14606 h 13154"/>
                              <a:gd name="T216" fmla="+- 0 10827 1440"/>
                              <a:gd name="T217" fmla="*/ T216 w 9387"/>
                              <a:gd name="T218" fmla="+- 0 14576 1452"/>
                              <a:gd name="T219" fmla="*/ 14576 h 13154"/>
                              <a:gd name="T220" fmla="+- 0 10827 1440"/>
                              <a:gd name="T221" fmla="*/ T220 w 9387"/>
                              <a:gd name="T222" fmla="+- 0 1480 1452"/>
                              <a:gd name="T223" fmla="*/ 1480 h 13154"/>
                              <a:gd name="T224" fmla="+- 0 10827 1440"/>
                              <a:gd name="T225" fmla="*/ T224 w 9387"/>
                              <a:gd name="T226" fmla="+- 0 1452 1452"/>
                              <a:gd name="T227" fmla="*/ 1452 h 13154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  <a:cxn ang="0">
                                <a:pos x="T141" y="T143"/>
                              </a:cxn>
                              <a:cxn ang="0">
                                <a:pos x="T145" y="T147"/>
                              </a:cxn>
                              <a:cxn ang="0">
                                <a:pos x="T149" y="T151"/>
                              </a:cxn>
                              <a:cxn ang="0">
                                <a:pos x="T153" y="T155"/>
                              </a:cxn>
                              <a:cxn ang="0">
                                <a:pos x="T157" y="T159"/>
                              </a:cxn>
                              <a:cxn ang="0">
                                <a:pos x="T161" y="T163"/>
                              </a:cxn>
                              <a:cxn ang="0">
                                <a:pos x="T165" y="T167"/>
                              </a:cxn>
                              <a:cxn ang="0">
                                <a:pos x="T169" y="T171"/>
                              </a:cxn>
                              <a:cxn ang="0">
                                <a:pos x="T173" y="T175"/>
                              </a:cxn>
                              <a:cxn ang="0">
                                <a:pos x="T177" y="T179"/>
                              </a:cxn>
                              <a:cxn ang="0">
                                <a:pos x="T181" y="T183"/>
                              </a:cxn>
                              <a:cxn ang="0">
                                <a:pos x="T185" y="T187"/>
                              </a:cxn>
                              <a:cxn ang="0">
                                <a:pos x="T189" y="T191"/>
                              </a:cxn>
                              <a:cxn ang="0">
                                <a:pos x="T193" y="T195"/>
                              </a:cxn>
                              <a:cxn ang="0">
                                <a:pos x="T197" y="T199"/>
                              </a:cxn>
                              <a:cxn ang="0">
                                <a:pos x="T201" y="T203"/>
                              </a:cxn>
                              <a:cxn ang="0">
                                <a:pos x="T205" y="T207"/>
                              </a:cxn>
                              <a:cxn ang="0">
                                <a:pos x="T209" y="T211"/>
                              </a:cxn>
                              <a:cxn ang="0">
                                <a:pos x="T213" y="T215"/>
                              </a:cxn>
                              <a:cxn ang="0">
                                <a:pos x="T217" y="T219"/>
                              </a:cxn>
                              <a:cxn ang="0">
                                <a:pos x="T221" y="T223"/>
                              </a:cxn>
                              <a:cxn ang="0">
                                <a:pos x="T225" y="T227"/>
                              </a:cxn>
                            </a:cxnLst>
                            <a:rect l="0" t="0" r="r" b="b"/>
                            <a:pathLst>
                              <a:path w="9387" h="13154">
                                <a:moveTo>
                                  <a:pt x="9227" y="148"/>
                                </a:moveTo>
                                <a:lnTo>
                                  <a:pt x="9196" y="14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2978"/>
                                </a:lnTo>
                                <a:lnTo>
                                  <a:pt x="190" y="12978"/>
                                </a:lnTo>
                                <a:lnTo>
                                  <a:pt x="190" y="17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48"/>
                                </a:lnTo>
                                <a:lnTo>
                                  <a:pt x="159" y="148"/>
                                </a:lnTo>
                                <a:lnTo>
                                  <a:pt x="159" y="178"/>
                                </a:lnTo>
                                <a:lnTo>
                                  <a:pt x="159" y="12978"/>
                                </a:lnTo>
                                <a:lnTo>
                                  <a:pt x="159" y="13006"/>
                                </a:lnTo>
                                <a:lnTo>
                                  <a:pt x="9196" y="13006"/>
                                </a:lnTo>
                                <a:lnTo>
                                  <a:pt x="9227" y="13006"/>
                                </a:lnTo>
                                <a:lnTo>
                                  <a:pt x="9227" y="148"/>
                                </a:lnTo>
                                <a:close/>
                                <a:moveTo>
                                  <a:pt x="9324" y="58"/>
                                </a:moveTo>
                                <a:lnTo>
                                  <a:pt x="9259" y="5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13034"/>
                                </a:lnTo>
                                <a:lnTo>
                                  <a:pt x="9196" y="13034"/>
                                </a:lnTo>
                                <a:lnTo>
                                  <a:pt x="127" y="13034"/>
                                </a:lnTo>
                                <a:lnTo>
                                  <a:pt x="127" y="118"/>
                                </a:lnTo>
                                <a:lnTo>
                                  <a:pt x="9196" y="11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58"/>
                                </a:lnTo>
                                <a:lnTo>
                                  <a:pt x="9196" y="58"/>
                                </a:lnTo>
                                <a:lnTo>
                                  <a:pt x="62" y="58"/>
                                </a:lnTo>
                                <a:lnTo>
                                  <a:pt x="62" y="118"/>
                                </a:lnTo>
                                <a:lnTo>
                                  <a:pt x="62" y="13034"/>
                                </a:lnTo>
                                <a:lnTo>
                                  <a:pt x="62" y="13096"/>
                                </a:lnTo>
                                <a:lnTo>
                                  <a:pt x="9196" y="13096"/>
                                </a:lnTo>
                                <a:lnTo>
                                  <a:pt x="9324" y="13096"/>
                                </a:lnTo>
                                <a:lnTo>
                                  <a:pt x="9324" y="13034"/>
                                </a:lnTo>
                                <a:lnTo>
                                  <a:pt x="9324" y="118"/>
                                </a:lnTo>
                                <a:lnTo>
                                  <a:pt x="9324" y="58"/>
                                </a:lnTo>
                                <a:close/>
                                <a:moveTo>
                                  <a:pt x="9387" y="0"/>
                                </a:moveTo>
                                <a:lnTo>
                                  <a:pt x="9355" y="0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13124"/>
                                </a:lnTo>
                                <a:lnTo>
                                  <a:pt x="9196" y="13124"/>
                                </a:lnTo>
                                <a:lnTo>
                                  <a:pt x="32" y="13124"/>
                                </a:lnTo>
                                <a:lnTo>
                                  <a:pt x="32" y="28"/>
                                </a:lnTo>
                                <a:lnTo>
                                  <a:pt x="9196" y="28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0"/>
                                </a:lnTo>
                                <a:lnTo>
                                  <a:pt x="9196" y="0"/>
                                </a:lnTo>
                                <a:lnTo>
                                  <a:pt x="0" y="0"/>
                                </a:lnTo>
                                <a:lnTo>
                                  <a:pt x="0" y="28"/>
                                </a:lnTo>
                                <a:lnTo>
                                  <a:pt x="0" y="13124"/>
                                </a:lnTo>
                                <a:lnTo>
                                  <a:pt x="0" y="13154"/>
                                </a:lnTo>
                                <a:lnTo>
                                  <a:pt x="9196" y="13154"/>
                                </a:lnTo>
                                <a:lnTo>
                                  <a:pt x="9387" y="13154"/>
                                </a:lnTo>
                                <a:lnTo>
                                  <a:pt x="9387" y="13124"/>
                                </a:lnTo>
                                <a:lnTo>
                                  <a:pt x="9387" y="28"/>
                                </a:lnTo>
                                <a:lnTo>
                                  <a:pt x="9387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019733460" name="Picture 4" descr="Informatics Institute of Technology - II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844" y="2513"/>
                            <a:ext cx="4572" cy="189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E9D9834" id="Group 1" o:spid="_x0000_s1026" style="position:absolute;margin-left:1in;margin-top:72.6pt;width:469.35pt;height:657.7pt;z-index:-251658240;mso-position-horizontal-relative:page;mso-position-vertical-relative:page" coordorigin="1440,1452" coordsize="9387,131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">
                <v:shape id="AutoShape 3" o:spid="_x0000_s1027" style="position:absolute;left:1440;top:1452;width:9387;height:13154;visibility:visible;mso-wrap-style:square;v-text-anchor:top" coordsize="9387,131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" path="m9227,148r-31,l9196,178r,12800l190,12978,190,178r9006,l9196,148r-9037,l159,178r,12800l159,13006r9037,l9227,13006r,-12858xm9324,58r-65,l9259,118r,12916l9196,13034r-9069,l127,118r9069,l9259,118r,-60l9196,58,62,58r,60l62,13034r,62l9196,13096r128,l9324,13034r,-12916l9324,58xm9387,r-32,l9355,28r,13096l9196,13124r-9164,l32,28r9164,l9355,28r,-28l9196,,,,,28,,13124r,30l9196,13154r191,l9387,13124,9387,28r,-28xe" fillcolor="black" stroked="f">
                  <v:path arrowok="t" o:connecttype="custom" o:connectlocs="9227,1600;9196,1600;9196,1600;9196,1630;9196,14430;190,14430;190,1630;9196,1630;9196,1600;159,1600;159,1630;159,14430;159,14458;9196,14458;9196,14458;9227,14458;9227,1600;9324,1510;9259,1510;9259,1570;9259,14486;9196,14486;127,14486;127,1570;9196,1570;9259,1570;9259,1510;9196,1510;62,1510;62,1570;62,14486;62,14548;9196,14548;9324,14548;9324,14486;9324,1570;9324,1510;9387,1452;9355,1452;9355,1480;9355,14576;9196,14576;32,14576;32,1480;9196,1480;9355,1480;9355,1452;9196,1452;0,1452;0,1480;0,14576;0,14606;9196,14606;9387,14606;9387,14576;9387,1480;9387,1452" o:connectangles="0,0,0,0,0,0,0,0,0,0,0,0,0,0,0,0,0,0,0,0,0,0,0,0,0,0,0,0,0,0,0,0,0,0,0,0,0,0,0,0,0,0,0,0,0,0,0,0,0,0,0,0,0,0,0,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alt="Informatics Institute of Technology - IIT" style="position:absolute;left:3844;top:2513;width:4572;height:18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">
                  <v:imagedata r:id="rId9" o:title="Informatics Institute of Technology - IIT"/>
                </v:shape>
                <w10:wrap anchorx="page" anchory="page"/>
              </v:group>
            </w:pict>
          </mc:Fallback>
        </mc:AlternateContent>
      </w:r>
    </w:p>
    <w:p w14:paraId="05A7D610" w14:textId="77777777" w:rsidR="00B90E1B" w:rsidRDefault="00B90E1B" w:rsidP="00B90E1B">
      <w:pPr>
        <w:pStyle w:val="BodyText"/>
        <w:rPr>
          <w:sz w:val="20"/>
        </w:rPr>
      </w:pPr>
    </w:p>
    <w:p w14:paraId="29F6F72A" w14:textId="77777777" w:rsidR="00FC4A07" w:rsidRDefault="00FC4A07"/>
    <w:p w14:paraId="2DB8AB47" w14:textId="77777777" w:rsidR="00B90E1B" w:rsidRPr="00B90E1B" w:rsidRDefault="00B90E1B" w:rsidP="00B90E1B"/>
    <w:p w14:paraId="40CC20C6" w14:textId="77777777" w:rsidR="00B90E1B" w:rsidRPr="00B90E1B" w:rsidRDefault="00B90E1B" w:rsidP="00B90E1B"/>
    <w:p w14:paraId="3C84F0A5" w14:textId="77777777" w:rsidR="00B90E1B" w:rsidRPr="00B90E1B" w:rsidRDefault="00B90E1B" w:rsidP="00B90E1B"/>
    <w:p w14:paraId="450B6323" w14:textId="77777777" w:rsidR="00B90E1B" w:rsidRPr="00B90E1B" w:rsidRDefault="00B90E1B" w:rsidP="00B90E1B"/>
    <w:p w14:paraId="1E20EBAC" w14:textId="77777777" w:rsidR="00B90E1B" w:rsidRPr="00B90E1B" w:rsidRDefault="00B90E1B" w:rsidP="00B90E1B"/>
    <w:p w14:paraId="375BE12C" w14:textId="1F1E9AE9" w:rsidR="00B90E1B" w:rsidRDefault="00B90E1B" w:rsidP="00B90E1B">
      <w:pPr>
        <w:pStyle w:val="BodyText"/>
        <w:spacing w:before="10"/>
        <w:ind w:left="0"/>
        <w:rPr>
          <w:sz w:val="28"/>
        </w:rPr>
      </w:pPr>
    </w:p>
    <w:p w14:paraId="5ADA2B9A" w14:textId="77777777" w:rsidR="00B90E1B" w:rsidRDefault="00B90E1B" w:rsidP="00B90E1B">
      <w:pPr>
        <w:spacing w:before="89"/>
        <w:ind w:left="2064" w:right="2725"/>
        <w:jc w:val="center"/>
        <w:rPr>
          <w:sz w:val="26"/>
        </w:rPr>
      </w:pPr>
      <w:r>
        <w:rPr>
          <w:sz w:val="26"/>
        </w:rPr>
        <w:t>INFORMATICS</w:t>
      </w:r>
      <w:r>
        <w:rPr>
          <w:spacing w:val="-2"/>
          <w:sz w:val="26"/>
        </w:rPr>
        <w:t xml:space="preserve"> </w:t>
      </w:r>
      <w:r>
        <w:rPr>
          <w:sz w:val="26"/>
        </w:rPr>
        <w:t>INSTITUTE</w:t>
      </w:r>
      <w:r>
        <w:rPr>
          <w:spacing w:val="-3"/>
          <w:sz w:val="26"/>
        </w:rPr>
        <w:t xml:space="preserve"> </w:t>
      </w:r>
      <w:r>
        <w:rPr>
          <w:sz w:val="26"/>
        </w:rPr>
        <w:t>OF TECHNOLOGY</w:t>
      </w:r>
    </w:p>
    <w:p w14:paraId="7EC78BE2" w14:textId="77777777" w:rsidR="00B90E1B" w:rsidRDefault="00B90E1B" w:rsidP="00B90E1B">
      <w:pPr>
        <w:spacing w:before="205" w:line="405" w:lineRule="auto"/>
        <w:ind w:left="2844" w:right="3503" w:firstLine="816"/>
        <w:rPr>
          <w:sz w:val="26"/>
        </w:rPr>
      </w:pPr>
      <w:r>
        <w:rPr>
          <w:sz w:val="26"/>
        </w:rPr>
        <w:t>In Collaboration with</w:t>
      </w:r>
      <w:r>
        <w:rPr>
          <w:spacing w:val="1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0"/>
          <w:sz w:val="26"/>
        </w:rPr>
        <w:t xml:space="preserve"> </w:t>
      </w:r>
      <w:r>
        <w:rPr>
          <w:sz w:val="26"/>
        </w:rPr>
        <w:t>OF</w:t>
      </w:r>
      <w:r>
        <w:rPr>
          <w:spacing w:val="-9"/>
          <w:sz w:val="26"/>
        </w:rPr>
        <w:t xml:space="preserve"> </w:t>
      </w:r>
      <w:r>
        <w:rPr>
          <w:sz w:val="26"/>
        </w:rPr>
        <w:t>WESTMINSTER</w:t>
      </w:r>
    </w:p>
    <w:p w14:paraId="484E4E3E" w14:textId="77777777" w:rsidR="00B90E1B" w:rsidRDefault="00B90E1B" w:rsidP="00B90E1B">
      <w:pPr>
        <w:pStyle w:val="BodyText"/>
        <w:rPr>
          <w:sz w:val="28"/>
        </w:rPr>
      </w:pPr>
    </w:p>
    <w:p w14:paraId="042D00D7" w14:textId="668F31B7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>6MARK027C</w:t>
      </w:r>
      <w:r>
        <w:rPr>
          <w:b/>
          <w:sz w:val="32"/>
        </w:rPr>
        <w:br/>
        <w:t>Digital Marketing, Social Medial and Web Analytics</w:t>
      </w:r>
    </w:p>
    <w:p w14:paraId="41934D1F" w14:textId="2A34D3E3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 xml:space="preserve">Coursework </w:t>
      </w:r>
      <w:r w:rsidR="00BB2FC9">
        <w:rPr>
          <w:b/>
          <w:sz w:val="32"/>
        </w:rPr>
        <w:t>II</w:t>
      </w:r>
    </w:p>
    <w:p w14:paraId="7629B5C5" w14:textId="77777777" w:rsidR="00B90E1B" w:rsidRDefault="00B90E1B" w:rsidP="00327A89">
      <w:pPr>
        <w:spacing w:before="176" w:line="276" w:lineRule="auto"/>
        <w:ind w:right="1144"/>
        <w:rPr>
          <w:bCs/>
          <w:sz w:val="32"/>
        </w:rPr>
      </w:pPr>
    </w:p>
    <w:p w14:paraId="39905DF5" w14:textId="17E6391C" w:rsidR="00B90E1B" w:rsidRP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Name: Muhammad Areeb Niyas</w:t>
      </w:r>
    </w:p>
    <w:p w14:paraId="5BDB0893" w14:textId="1C3427C4" w:rsid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20200129 | w1809939</w:t>
      </w:r>
    </w:p>
    <w:p w14:paraId="0E8A5A3F" w14:textId="22D4DDA3" w:rsidR="00B90E1B" w:rsidRDefault="00906F6C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>
        <w:rPr>
          <w:bCs/>
          <w:sz w:val="28"/>
          <w:szCs w:val="20"/>
        </w:rPr>
        <w:t>Word Count - 2</w:t>
      </w:r>
      <w:r w:rsidR="00B049AE">
        <w:rPr>
          <w:bCs/>
          <w:sz w:val="28"/>
          <w:szCs w:val="20"/>
        </w:rPr>
        <w:t>761</w:t>
      </w:r>
      <w:r w:rsidR="00FE1710">
        <w:rPr>
          <w:bCs/>
          <w:sz w:val="28"/>
          <w:szCs w:val="20"/>
        </w:rPr>
        <w:br/>
      </w:r>
      <w:r w:rsidR="00C01A89">
        <w:rPr>
          <w:bCs/>
          <w:sz w:val="28"/>
          <w:szCs w:val="20"/>
        </w:rPr>
        <w:t>References</w:t>
      </w:r>
      <w:r w:rsidR="00FE1710">
        <w:rPr>
          <w:bCs/>
          <w:sz w:val="28"/>
          <w:szCs w:val="20"/>
        </w:rPr>
        <w:t xml:space="preserve"> - </w:t>
      </w:r>
      <w:r w:rsidR="000B0797">
        <w:rPr>
          <w:bCs/>
          <w:sz w:val="28"/>
          <w:szCs w:val="20"/>
        </w:rPr>
        <w:t>4</w:t>
      </w:r>
      <w:r w:rsidR="00574CE2">
        <w:rPr>
          <w:bCs/>
          <w:sz w:val="28"/>
          <w:szCs w:val="20"/>
        </w:rPr>
        <w:t>6</w:t>
      </w:r>
    </w:p>
    <w:p w14:paraId="6E26B4D9" w14:textId="74A5B700" w:rsidR="00B90E1B" w:rsidRPr="00FE1710" w:rsidRDefault="00B90E1B" w:rsidP="00FE1710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>
        <w:rPr>
          <w:bCs/>
          <w:sz w:val="28"/>
          <w:szCs w:val="20"/>
        </w:rPr>
        <w:t xml:space="preserve">Module Leader: </w:t>
      </w:r>
      <w:proofErr w:type="spellStart"/>
      <w:r>
        <w:rPr>
          <w:bCs/>
          <w:sz w:val="28"/>
          <w:szCs w:val="20"/>
        </w:rPr>
        <w:t>Mr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rassanna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athmanathan</w:t>
      </w:r>
      <w:proofErr w:type="spellEnd"/>
    </w:p>
    <w:p w14:paraId="1475146F" w14:textId="77777777" w:rsidR="00B90E1B" w:rsidRDefault="00B90E1B" w:rsidP="00906F6C">
      <w:pPr>
        <w:pStyle w:val="BodyText"/>
        <w:jc w:val="center"/>
        <w:rPr>
          <w:sz w:val="28"/>
        </w:rPr>
      </w:pPr>
    </w:p>
    <w:p w14:paraId="6A9DAE67" w14:textId="77777777" w:rsidR="00B90E1B" w:rsidRDefault="00B90E1B" w:rsidP="00B90E1B">
      <w:pPr>
        <w:spacing w:before="178" w:line="278" w:lineRule="auto"/>
        <w:ind w:left="486" w:right="1151"/>
        <w:jc w:val="center"/>
        <w:rPr>
          <w:sz w:val="26"/>
        </w:rPr>
      </w:pPr>
      <w:r>
        <w:rPr>
          <w:sz w:val="26"/>
        </w:rPr>
        <w:t>Submitted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partial</w:t>
      </w:r>
      <w:r>
        <w:rPr>
          <w:spacing w:val="-6"/>
          <w:sz w:val="26"/>
        </w:rPr>
        <w:t xml:space="preserve"> </w:t>
      </w:r>
      <w:r>
        <w:rPr>
          <w:sz w:val="26"/>
        </w:rPr>
        <w:t>fulfilment</w:t>
      </w:r>
      <w:r>
        <w:rPr>
          <w:spacing w:val="-5"/>
          <w:sz w:val="26"/>
        </w:rPr>
        <w:t xml:space="preserve"> </w:t>
      </w:r>
      <w:r>
        <w:rPr>
          <w:sz w:val="26"/>
        </w:rPr>
        <w:t>of</w:t>
      </w:r>
      <w:r>
        <w:rPr>
          <w:spacing w:val="-5"/>
          <w:sz w:val="26"/>
        </w:rPr>
        <w:t xml:space="preserve"> </w:t>
      </w:r>
      <w:r>
        <w:rPr>
          <w:sz w:val="26"/>
        </w:rPr>
        <w:t>the</w:t>
      </w:r>
      <w:r>
        <w:rPr>
          <w:spacing w:val="-6"/>
          <w:sz w:val="26"/>
        </w:rPr>
        <w:t xml:space="preserve"> </w:t>
      </w:r>
      <w:r>
        <w:rPr>
          <w:sz w:val="26"/>
        </w:rPr>
        <w:t>requirements</w:t>
      </w:r>
      <w:r>
        <w:rPr>
          <w:spacing w:val="-6"/>
          <w:sz w:val="26"/>
        </w:rPr>
        <w:t xml:space="preserve"> </w:t>
      </w:r>
      <w:r>
        <w:rPr>
          <w:sz w:val="26"/>
        </w:rPr>
        <w:t>for</w:t>
      </w:r>
      <w:r>
        <w:rPr>
          <w:spacing w:val="-6"/>
          <w:sz w:val="26"/>
        </w:rPr>
        <w:t xml:space="preserve"> </w:t>
      </w:r>
      <w:r>
        <w:rPr>
          <w:sz w:val="26"/>
        </w:rPr>
        <w:t>the</w:t>
      </w:r>
      <w:r>
        <w:rPr>
          <w:spacing w:val="-3"/>
          <w:sz w:val="26"/>
        </w:rPr>
        <w:t xml:space="preserve"> </w:t>
      </w:r>
      <w:proofErr w:type="gramStart"/>
      <w:r>
        <w:rPr>
          <w:sz w:val="26"/>
        </w:rPr>
        <w:t>BSc(</w:t>
      </w:r>
      <w:proofErr w:type="gramEnd"/>
      <w:r>
        <w:rPr>
          <w:sz w:val="26"/>
        </w:rPr>
        <w:t>Hons)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Computer</w:t>
      </w:r>
      <w:r>
        <w:rPr>
          <w:spacing w:val="-62"/>
          <w:sz w:val="26"/>
        </w:rPr>
        <w:t xml:space="preserve"> </w:t>
      </w:r>
      <w:r>
        <w:rPr>
          <w:sz w:val="26"/>
        </w:rPr>
        <w:t>Science</w:t>
      </w:r>
      <w:r>
        <w:rPr>
          <w:spacing w:val="-2"/>
          <w:sz w:val="26"/>
        </w:rPr>
        <w:t xml:space="preserve"> </w:t>
      </w:r>
      <w:r>
        <w:rPr>
          <w:sz w:val="26"/>
        </w:rPr>
        <w:t>degree</w:t>
      </w:r>
      <w:r>
        <w:rPr>
          <w:spacing w:val="-1"/>
          <w:sz w:val="26"/>
        </w:rPr>
        <w:t xml:space="preserve"> </w:t>
      </w:r>
      <w:r>
        <w:rPr>
          <w:sz w:val="26"/>
        </w:rPr>
        <w:t>at</w:t>
      </w:r>
      <w:r>
        <w:rPr>
          <w:spacing w:val="-1"/>
          <w:sz w:val="26"/>
        </w:rPr>
        <w:t xml:space="preserve"> </w:t>
      </w:r>
      <w:r>
        <w:rPr>
          <w:sz w:val="26"/>
        </w:rPr>
        <w:t>the</w:t>
      </w:r>
      <w:r>
        <w:rPr>
          <w:spacing w:val="2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"/>
          <w:sz w:val="26"/>
        </w:rPr>
        <w:t xml:space="preserve"> </w:t>
      </w:r>
      <w:r>
        <w:rPr>
          <w:sz w:val="26"/>
        </w:rPr>
        <w:t>of</w:t>
      </w:r>
      <w:r>
        <w:rPr>
          <w:spacing w:val="2"/>
          <w:sz w:val="26"/>
        </w:rPr>
        <w:t xml:space="preserve"> </w:t>
      </w:r>
      <w:r>
        <w:rPr>
          <w:sz w:val="26"/>
        </w:rPr>
        <w:t>Westminster.</w:t>
      </w:r>
    </w:p>
    <w:p w14:paraId="3E389B95" w14:textId="77777777" w:rsidR="00B90E1B" w:rsidRDefault="00B90E1B" w:rsidP="00B90E1B">
      <w:pPr>
        <w:pStyle w:val="BodyText"/>
        <w:rPr>
          <w:sz w:val="28"/>
        </w:rPr>
      </w:pPr>
    </w:p>
    <w:p w14:paraId="266F2DE3" w14:textId="7A2F5445" w:rsidR="00707F44" w:rsidRDefault="00B90E1B" w:rsidP="00787CCC">
      <w:pPr>
        <w:spacing w:before="1"/>
        <w:ind w:left="2880" w:firstLine="720"/>
        <w:rPr>
          <w:b/>
          <w:sz w:val="26"/>
        </w:rPr>
        <w:sectPr w:rsidR="00707F44" w:rsidSect="00AA3D8C">
          <w:headerReference w:type="default" r:id="rId10"/>
          <w:footerReference w:type="default" r:id="rId11"/>
          <w:pgSz w:w="12240" w:h="15840"/>
          <w:pgMar w:top="1420" w:right="680" w:bottom="1699" w:left="1340" w:header="720" w:footer="720" w:gutter="0"/>
          <w:pgNumType w:start="1"/>
          <w:cols w:space="720"/>
          <w:titlePg/>
          <w:docGrid w:linePitch="326"/>
        </w:sectPr>
      </w:pPr>
      <w:r>
        <w:rPr>
          <w:b/>
          <w:sz w:val="26"/>
        </w:rPr>
        <w:t>Date:</w:t>
      </w:r>
      <w:r>
        <w:rPr>
          <w:b/>
          <w:spacing w:val="-2"/>
          <w:sz w:val="26"/>
        </w:rPr>
        <w:t xml:space="preserve"> </w:t>
      </w:r>
      <w:r w:rsidR="00BB2FC9">
        <w:rPr>
          <w:b/>
          <w:sz w:val="26"/>
        </w:rPr>
        <w:t>April</w:t>
      </w:r>
      <w:r>
        <w:rPr>
          <w:b/>
          <w:spacing w:val="-2"/>
          <w:sz w:val="26"/>
        </w:rPr>
        <w:t xml:space="preserve"> </w:t>
      </w:r>
      <w:r>
        <w:rPr>
          <w:b/>
          <w:sz w:val="26"/>
        </w:rPr>
        <w:t>2024</w:t>
      </w:r>
    </w:p>
    <w:p w14:paraId="4C9E0CB1" w14:textId="77777777" w:rsidR="00787CCC" w:rsidRPr="00787CCC" w:rsidRDefault="00787CCC" w:rsidP="00787CCC">
      <w:pPr>
        <w:rPr>
          <w:sz w:val="26"/>
        </w:rPr>
        <w:sectPr w:rsidR="00787CCC" w:rsidRPr="00787CCC" w:rsidSect="00AA3D8C">
          <w:footerReference w:type="first" r:id="rId12"/>
          <w:pgSz w:w="12240" w:h="15840"/>
          <w:pgMar w:top="1440" w:right="1440" w:bottom="1440" w:left="1440" w:header="720" w:footer="720" w:gutter="0"/>
          <w:pgNumType w:fmt="lowerRoman" w:start="1"/>
          <w:cols w:space="720"/>
          <w:titlePg/>
          <w:docGrid w:linePitch="326"/>
        </w:sectPr>
      </w:pPr>
    </w:p>
    <w:p w14:paraId="76C55C2E" w14:textId="57839B5F" w:rsidR="00B90E1B" w:rsidRDefault="00BB2FC9" w:rsidP="00AF4FA1">
      <w:pPr>
        <w:pStyle w:val="Heading1"/>
        <w:spacing w:line="360" w:lineRule="auto"/>
        <w:jc w:val="both"/>
      </w:pPr>
      <w:bookmarkStart w:id="0" w:name="_Toc161427870"/>
      <w:r>
        <w:t>PART</w:t>
      </w:r>
      <w:r w:rsidR="0078138F">
        <w:t xml:space="preserve"> </w:t>
      </w:r>
      <w:r>
        <w:t>A</w:t>
      </w:r>
      <w:bookmarkEnd w:id="0"/>
    </w:p>
    <w:p w14:paraId="3B351833" w14:textId="77777777" w:rsidR="0078138F" w:rsidRDefault="0078138F" w:rsidP="00AF4FA1">
      <w:pPr>
        <w:tabs>
          <w:tab w:val="left" w:pos="3732"/>
        </w:tabs>
        <w:spacing w:line="360" w:lineRule="auto"/>
        <w:jc w:val="both"/>
      </w:pPr>
    </w:p>
    <w:p w14:paraId="10ABE839" w14:textId="77505601" w:rsidR="0078138F" w:rsidRDefault="00BB2FC9" w:rsidP="00AF4FA1">
      <w:pPr>
        <w:pStyle w:val="Heading2"/>
        <w:spacing w:line="360" w:lineRule="auto"/>
        <w:jc w:val="both"/>
      </w:pPr>
      <w:bookmarkStart w:id="1" w:name="_Toc161427871"/>
      <w:r>
        <w:t xml:space="preserve">Task </w:t>
      </w:r>
      <w:r w:rsidR="0078138F">
        <w:t>1</w:t>
      </w:r>
      <w:bookmarkEnd w:id="1"/>
      <w:r>
        <w:t>: Concept of Events</w:t>
      </w:r>
    </w:p>
    <w:p w14:paraId="7B48742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Discuss the concept of "events" in Google Analytics 4 and, using your microsite as a case-study,</w:t>
      </w:r>
    </w:p>
    <w:p w14:paraId="259C169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provide examples of how they can be used to track user interactions.</w:t>
      </w:r>
    </w:p>
    <w:p w14:paraId="701A86D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finition of GA4 events that lists appropriate examples (2 marks)</w:t>
      </w:r>
    </w:p>
    <w:p w14:paraId="44B337CD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monstrates an understanding of their function and role (2 marks)</w:t>
      </w:r>
    </w:p>
    <w:p w14:paraId="2A7083B9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monstrates an understanding of different event properties and how they are tied to user</w:t>
      </w:r>
    </w:p>
    <w:p w14:paraId="397A184A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interactions (2 marks)</w:t>
      </w:r>
    </w:p>
    <w:p w14:paraId="390391E4" w14:textId="1C029EAF" w:rsidR="0078138F" w:rsidRDefault="00BB2FC9" w:rsidP="00BB2FC9">
      <w:pPr>
        <w:tabs>
          <w:tab w:val="left" w:pos="912"/>
        </w:tabs>
        <w:spacing w:line="360" w:lineRule="auto"/>
        <w:jc w:val="both"/>
      </w:pPr>
      <w:r>
        <w:t>• Illustrates their answer using their microsite as a case-study (4 marks)</w:t>
      </w:r>
      <w:r>
        <w:cr/>
      </w:r>
    </w:p>
    <w:p w14:paraId="08179C8B" w14:textId="600AC284" w:rsidR="0078138F" w:rsidRDefault="00BB2FC9" w:rsidP="00AF4FA1">
      <w:pPr>
        <w:pStyle w:val="Heading2"/>
        <w:spacing w:line="360" w:lineRule="auto"/>
        <w:jc w:val="both"/>
      </w:pPr>
      <w:bookmarkStart w:id="2" w:name="_Toc161427872"/>
      <w:r>
        <w:t>Task 2:</w:t>
      </w:r>
      <w:bookmarkEnd w:id="2"/>
      <w:r>
        <w:t xml:space="preserve"> Google Analytics - </w:t>
      </w:r>
      <w:proofErr w:type="spellStart"/>
      <w:r>
        <w:t>Acccount</w:t>
      </w:r>
      <w:proofErr w:type="spellEnd"/>
    </w:p>
    <w:p w14:paraId="36735D44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bookmarkStart w:id="3" w:name="_Toc161427873"/>
      <w:r w:rsidRPr="00BB2FC9">
        <w:rPr>
          <w:rFonts w:eastAsiaTheme="minorHAnsi" w:cstheme="minorBidi"/>
          <w:kern w:val="2"/>
          <w:szCs w:val="22"/>
          <w14:ligatures w14:val="standardContextual"/>
        </w:rPr>
        <w:t>Create a Google Analytics account and link your microsite using Google Analytics 4 code. Briefly</w:t>
      </w:r>
    </w:p>
    <w:p w14:paraId="02CDBE91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>outline the steps you took and take a screenshot of the code that was added to your site.</w:t>
      </w:r>
    </w:p>
    <w:p w14:paraId="2A147161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>• Relevant documentation or description of steps (2 marks)</w:t>
      </w:r>
    </w:p>
    <w:p w14:paraId="2C97B4BB" w14:textId="77777777" w:rsid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 xml:space="preserve">• Screenshot of code added (1 mark) </w:t>
      </w:r>
    </w:p>
    <w:p w14:paraId="5B881929" w14:textId="77777777" w:rsid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</w:p>
    <w:p w14:paraId="0AB27A8B" w14:textId="44CBDA72" w:rsidR="00880D0E" w:rsidRDefault="00BB2FC9" w:rsidP="00BB2FC9">
      <w:pPr>
        <w:pStyle w:val="NormalWeb"/>
        <w:keepNext/>
        <w:spacing w:line="360" w:lineRule="auto"/>
      </w:pPr>
      <w:r>
        <w:rPr>
          <w:rStyle w:val="Heading2Char"/>
        </w:rPr>
        <w:t xml:space="preserve">Task </w:t>
      </w:r>
      <w:r w:rsidR="0078138F" w:rsidRPr="002519FC">
        <w:rPr>
          <w:rStyle w:val="Heading2Char"/>
        </w:rPr>
        <w:t>3</w:t>
      </w:r>
      <w:bookmarkEnd w:id="3"/>
      <w:r>
        <w:rPr>
          <w:rStyle w:val="Heading2Char"/>
        </w:rPr>
        <w:t>: HTTP Cookies</w:t>
      </w:r>
    </w:p>
    <w:p w14:paraId="22388872" w14:textId="77777777" w:rsidR="00BB2FC9" w:rsidRDefault="00BB2FC9" w:rsidP="00BB2FC9">
      <w:r>
        <w:t>Explain the concept of HTTP cookies and discuss their role in web applications. In your answer</w:t>
      </w:r>
    </w:p>
    <w:p w14:paraId="6DD7456B" w14:textId="77777777" w:rsidR="00BB2FC9" w:rsidRDefault="00BB2FC9" w:rsidP="00BB2FC9">
      <w:r>
        <w:lastRenderedPageBreak/>
        <w:t xml:space="preserve">you should include a diagram to illustrate data flow between web clients and servers when </w:t>
      </w:r>
      <w:proofErr w:type="gramStart"/>
      <w:r>
        <w:t>HTTP</w:t>
      </w:r>
      <w:proofErr w:type="gramEnd"/>
    </w:p>
    <w:p w14:paraId="768F0910" w14:textId="77777777" w:rsidR="00BB2FC9" w:rsidRDefault="00BB2FC9" w:rsidP="00BB2FC9">
      <w:r>
        <w:t>cookies are in use.</w:t>
      </w:r>
    </w:p>
    <w:p w14:paraId="685B99EE" w14:textId="77777777" w:rsidR="00BB2FC9" w:rsidRDefault="00BB2FC9" w:rsidP="00BB2FC9">
      <w:r>
        <w:t>8</w:t>
      </w:r>
    </w:p>
    <w:p w14:paraId="1D2D27B0" w14:textId="77777777" w:rsidR="00BB2FC9" w:rsidRDefault="00BB2FC9" w:rsidP="00BB2FC9">
      <w:r>
        <w:t>• Appropriate definition (2 marks)</w:t>
      </w:r>
    </w:p>
    <w:p w14:paraId="685857D0" w14:textId="77777777" w:rsidR="00BB2FC9" w:rsidRDefault="00BB2FC9" w:rsidP="00BB2FC9">
      <w:r>
        <w:t>• Demonstrates an understanding of what problem they overcome (2 marks)</w:t>
      </w:r>
    </w:p>
    <w:p w14:paraId="202DAE57" w14:textId="77777777" w:rsidR="00BB2FC9" w:rsidRDefault="00BB2FC9" w:rsidP="00BB2FC9">
      <w:r>
        <w:t>• Discussion in relation to the stateless web (2 marks)</w:t>
      </w:r>
    </w:p>
    <w:p w14:paraId="1386090A" w14:textId="77777777" w:rsidR="00BB2FC9" w:rsidRDefault="00BB2FC9" w:rsidP="00BB2FC9">
      <w:r>
        <w:t>• Evidence of an understanding of the limitations of cookies (2 marks)</w:t>
      </w:r>
    </w:p>
    <w:p w14:paraId="18157869" w14:textId="77777777" w:rsidR="00BB2FC9" w:rsidRDefault="00BB2FC9" w:rsidP="00BB2FC9">
      <w:r>
        <w:t>• Appropriate diagram showing the key stages in the HTTP process and data flows between</w:t>
      </w:r>
    </w:p>
    <w:p w14:paraId="1480AA49" w14:textId="0AB91B54" w:rsidR="002519FC" w:rsidRPr="00880D0E" w:rsidRDefault="00BB2FC9" w:rsidP="00BB2FC9">
      <w:pPr>
        <w:rPr>
          <w:sz w:val="32"/>
          <w:szCs w:val="32"/>
        </w:rPr>
      </w:pPr>
      <w:r>
        <w:t>client and server (4 marks)</w:t>
      </w:r>
      <w:r>
        <w:cr/>
      </w:r>
      <w:r>
        <w:tab/>
      </w:r>
      <w:r>
        <w:tab/>
      </w:r>
      <w:r w:rsidR="002519FC">
        <w:br w:type="page"/>
      </w:r>
    </w:p>
    <w:p w14:paraId="67129C1F" w14:textId="0A39A9E6" w:rsidR="0078138F" w:rsidRDefault="00BB2FC9" w:rsidP="00AF4FA1">
      <w:pPr>
        <w:pStyle w:val="Heading2"/>
        <w:spacing w:line="360" w:lineRule="auto"/>
        <w:jc w:val="both"/>
      </w:pPr>
      <w:bookmarkStart w:id="4" w:name="_Toc161427874"/>
      <w:r>
        <w:lastRenderedPageBreak/>
        <w:t xml:space="preserve">Task </w:t>
      </w:r>
      <w:r w:rsidR="0078138F">
        <w:t>4</w:t>
      </w:r>
      <w:bookmarkEnd w:id="4"/>
      <w:r>
        <w:t>: Microsite Reports</w:t>
      </w:r>
    </w:p>
    <w:p w14:paraId="209F4107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1. Users by browser over time</w:t>
      </w:r>
    </w:p>
    <w:p w14:paraId="188E6ABC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2. Views by Page title and screen class over time</w:t>
      </w:r>
    </w:p>
    <w:p w14:paraId="2AA162D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3. Sessions by ‘session default channel grouping’</w:t>
      </w:r>
    </w:p>
    <w:p w14:paraId="0C58F8CB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4. New users by ‘First user default channel grouping’</w:t>
      </w:r>
    </w:p>
    <w:p w14:paraId="4C4D49C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5. User Engagement (overview)</w:t>
      </w:r>
    </w:p>
    <w:p w14:paraId="4C15374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6. User Retention (overview)</w:t>
      </w:r>
    </w:p>
    <w:p w14:paraId="64F7928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7. Users by City</w:t>
      </w:r>
    </w:p>
    <w:p w14:paraId="08BC8A0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8. Returning users by device category</w:t>
      </w:r>
    </w:p>
    <w:p w14:paraId="4406F6B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9. New Users by Screen resolution</w:t>
      </w:r>
    </w:p>
    <w:p w14:paraId="5A34C19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 xml:space="preserve">For each report you MUST submit </w:t>
      </w:r>
      <w:proofErr w:type="spellStart"/>
      <w:r>
        <w:t>i</w:t>
      </w:r>
      <w:proofErr w:type="spellEnd"/>
      <w:r>
        <w:t>) the diagram generated by Google Analytics ii) a sentence that</w:t>
      </w:r>
    </w:p>
    <w:p w14:paraId="34F2E31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 xml:space="preserve">interprets and comments on your </w:t>
      </w:r>
      <w:proofErr w:type="gramStart"/>
      <w:r>
        <w:t>findings</w:t>
      </w:r>
      <w:proofErr w:type="gramEnd"/>
    </w:p>
    <w:p w14:paraId="64FFD10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For each report (up to 9, 3 marks each max) 27</w:t>
      </w:r>
    </w:p>
    <w:p w14:paraId="4502352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9</w:t>
      </w:r>
    </w:p>
    <w:p w14:paraId="00BD396A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Correct time-period selected (1 mark)</w:t>
      </w:r>
    </w:p>
    <w:p w14:paraId="765045BC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Relevant Google Analytics diagram or screenshot of report (1 mark)</w:t>
      </w:r>
    </w:p>
    <w:p w14:paraId="530D7463" w14:textId="00904047" w:rsidR="00B2313B" w:rsidRDefault="00BB2FC9" w:rsidP="00BB2FC9">
      <w:pPr>
        <w:tabs>
          <w:tab w:val="left" w:pos="912"/>
        </w:tabs>
        <w:spacing w:line="360" w:lineRule="auto"/>
        <w:jc w:val="both"/>
      </w:pPr>
      <w:r>
        <w:t>• Comment or suitable interpretation of the report (1 mark)</w:t>
      </w:r>
      <w:r w:rsidR="008444D6">
        <w:t>. This way a business can sustain and deepen customer relationships.</w:t>
      </w:r>
    </w:p>
    <w:p w14:paraId="1C523A99" w14:textId="66581726" w:rsidR="0078138F" w:rsidRDefault="00BB2FC9" w:rsidP="00230E20">
      <w:pPr>
        <w:pStyle w:val="Heading2"/>
        <w:spacing w:line="360" w:lineRule="auto"/>
      </w:pPr>
      <w:bookmarkStart w:id="5" w:name="_Toc161427875"/>
      <w:r>
        <w:t xml:space="preserve">Task </w:t>
      </w:r>
      <w:r w:rsidR="0078138F">
        <w:t>5</w:t>
      </w:r>
      <w:r>
        <w:t>:</w:t>
      </w:r>
      <w:r w:rsidR="0078138F">
        <w:t xml:space="preserve"> </w:t>
      </w:r>
      <w:bookmarkEnd w:id="5"/>
      <w:r>
        <w:t>KPI</w:t>
      </w:r>
    </w:p>
    <w:p w14:paraId="6A269169" w14:textId="1AC57C68" w:rsidR="00BB2FC9" w:rsidRPr="00BB2FC9" w:rsidRDefault="00473E82" w:rsidP="00BB2FC9">
      <w:pPr>
        <w:spacing w:line="360" w:lineRule="auto"/>
        <w:jc w:val="both"/>
        <w:rPr>
          <w:color w:val="0E2841" w:themeColor="text2"/>
          <w:szCs w:val="24"/>
        </w:rPr>
      </w:pPr>
      <w:r>
        <w:rPr>
          <w:color w:val="0E2841" w:themeColor="text2"/>
          <w:szCs w:val="24"/>
        </w:rPr>
        <w:t>.</w:t>
      </w:r>
      <w:r w:rsidR="00BB2FC9" w:rsidRPr="00BB2FC9">
        <w:t xml:space="preserve"> </w:t>
      </w:r>
      <w:r w:rsidR="00BB2FC9" w:rsidRPr="00BB2FC9">
        <w:rPr>
          <w:color w:val="0E2841" w:themeColor="text2"/>
          <w:szCs w:val="24"/>
        </w:rPr>
        <w:t xml:space="preserve">• KPI stated (1 </w:t>
      </w:r>
      <w:proofErr w:type="gramStart"/>
      <w:r w:rsidR="00BB2FC9" w:rsidRPr="00BB2FC9">
        <w:rPr>
          <w:color w:val="0E2841" w:themeColor="text2"/>
          <w:szCs w:val="24"/>
        </w:rPr>
        <w:t>marks</w:t>
      </w:r>
      <w:proofErr w:type="gramEnd"/>
      <w:r w:rsidR="00BB2FC9" w:rsidRPr="00BB2FC9">
        <w:rPr>
          <w:color w:val="0E2841" w:themeColor="text2"/>
          <w:szCs w:val="24"/>
        </w:rPr>
        <w:t>).</w:t>
      </w:r>
    </w:p>
    <w:p w14:paraId="64A5556A" w14:textId="77777777" w:rsidR="00BB2FC9" w:rsidRPr="00BB2FC9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Justification of KPI based on research or analysis from TASK 4 (2 marks).</w:t>
      </w:r>
    </w:p>
    <w:p w14:paraId="35CAAF68" w14:textId="77777777" w:rsidR="00BB2FC9" w:rsidRPr="00BB2FC9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All KPI sections are fully defined with appropriate values (3 marks).</w:t>
      </w:r>
    </w:p>
    <w:p w14:paraId="0E0E05A2" w14:textId="3BB7F1D6" w:rsidR="00473E82" w:rsidRPr="00473E82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Appropriate justification for each section of the KPI (3 marks).</w:t>
      </w:r>
    </w:p>
    <w:p w14:paraId="516FFCA1" w14:textId="25425735" w:rsidR="00510E4C" w:rsidRDefault="00510E4C" w:rsidP="00510E4C">
      <w:pPr>
        <w:keepNext/>
        <w:jc w:val="center"/>
      </w:pPr>
    </w:p>
    <w:p w14:paraId="3B908705" w14:textId="77777777" w:rsidR="00473E82" w:rsidRPr="00510E4C" w:rsidRDefault="00473E82" w:rsidP="00510E4C"/>
    <w:p w14:paraId="4C6DA378" w14:textId="70131F81" w:rsidR="0078138F" w:rsidRDefault="00BB2FC9" w:rsidP="00354D90">
      <w:pPr>
        <w:pStyle w:val="Heading2"/>
        <w:spacing w:line="360" w:lineRule="auto"/>
      </w:pPr>
      <w:bookmarkStart w:id="6" w:name="_Toc161427876"/>
      <w:r>
        <w:t xml:space="preserve">Task </w:t>
      </w:r>
      <w:r w:rsidR="0078138F">
        <w:t>6</w:t>
      </w:r>
      <w:r>
        <w:t>:</w:t>
      </w:r>
      <w:r w:rsidR="0078138F">
        <w:t xml:space="preserve"> </w:t>
      </w:r>
      <w:bookmarkEnd w:id="6"/>
      <w:r>
        <w:t>Email Marketing</w:t>
      </w:r>
    </w:p>
    <w:p w14:paraId="47669869" w14:textId="77777777" w:rsidR="00BB2FC9" w:rsidRDefault="00BB2FC9" w:rsidP="00BB2FC9">
      <w:r>
        <w:t>• The type of email being sent is clear (e.g. news, event, promotion, announcement) and the</w:t>
      </w:r>
    </w:p>
    <w:p w14:paraId="45F1D733" w14:textId="77777777" w:rsidR="00BB2FC9" w:rsidRDefault="00BB2FC9" w:rsidP="00BB2FC9">
      <w:r>
        <w:t>email would contribute towards the KPI designed as part of TASK5 (2 marks).</w:t>
      </w:r>
    </w:p>
    <w:p w14:paraId="69D99E4F" w14:textId="77777777" w:rsidR="00BB2FC9" w:rsidRDefault="00BB2FC9" w:rsidP="00BB2FC9">
      <w:r>
        <w:t>• The extent to which the design follows best practice and industry standards (consistent</w:t>
      </w:r>
    </w:p>
    <w:p w14:paraId="5C9B3449" w14:textId="77777777" w:rsidR="00BB2FC9" w:rsidRDefault="00BB2FC9" w:rsidP="00BB2FC9">
      <w:r>
        <w:t xml:space="preserve">branding, </w:t>
      </w:r>
      <w:proofErr w:type="spellStart"/>
      <w:r>
        <w:t>colour</w:t>
      </w:r>
      <w:proofErr w:type="spellEnd"/>
      <w:r>
        <w:t>, sizing, positioning of content) (3 marks).</w:t>
      </w:r>
    </w:p>
    <w:p w14:paraId="4931AA76" w14:textId="77777777" w:rsidR="00BB2FC9" w:rsidRDefault="00BB2FC9" w:rsidP="00BB2FC9">
      <w:r>
        <w:t>• The extent to which the content is relevant to the target audience (contains a clear offer or</w:t>
      </w:r>
    </w:p>
    <w:p w14:paraId="116557D2" w14:textId="77777777" w:rsidR="00BB2FC9" w:rsidRDefault="00BB2FC9" w:rsidP="00BB2FC9">
      <w:r>
        <w:t>call-to-action; balance of promotional content to informational content; extent to which the</w:t>
      </w:r>
    </w:p>
    <w:p w14:paraId="77E6DCCA" w14:textId="77777777" w:rsidR="00BB2FC9" w:rsidRDefault="00BB2FC9" w:rsidP="00BB2FC9">
      <w:r>
        <w:t>reader is informed by the content) (2 marks).</w:t>
      </w:r>
    </w:p>
    <w:p w14:paraId="6EB138DA" w14:textId="77777777" w:rsidR="00BB2FC9" w:rsidRDefault="00BB2FC9" w:rsidP="00BB2FC9">
      <w:r>
        <w:t>• Important sections of the email are annotated or labelled (e.g. header, footer, body, sidebar,</w:t>
      </w:r>
    </w:p>
    <w:p w14:paraId="7D104790" w14:textId="1FDEEC9F" w:rsidR="001B1987" w:rsidRDefault="00BB2FC9" w:rsidP="00BB2FC9">
      <w:r>
        <w:t>CTA) (2 marks)</w:t>
      </w:r>
      <w:r w:rsidR="001B1987">
        <w:br w:type="page"/>
      </w:r>
    </w:p>
    <w:p w14:paraId="74964E5A" w14:textId="67D46280" w:rsidR="001B1987" w:rsidRDefault="00BB2FC9" w:rsidP="001B1987">
      <w:pPr>
        <w:pStyle w:val="Heading1"/>
        <w:spacing w:line="360" w:lineRule="auto"/>
        <w:jc w:val="both"/>
      </w:pPr>
      <w:bookmarkStart w:id="7" w:name="_Toc161427877"/>
      <w:r>
        <w:lastRenderedPageBreak/>
        <w:t>PART B</w:t>
      </w:r>
      <w:bookmarkEnd w:id="7"/>
    </w:p>
    <w:p w14:paraId="599E7F39" w14:textId="7AB6CBC3" w:rsidR="001B1987" w:rsidRDefault="00BB2FC9" w:rsidP="001B1987">
      <w:pPr>
        <w:pStyle w:val="Heading2"/>
        <w:spacing w:line="360" w:lineRule="auto"/>
        <w:jc w:val="both"/>
      </w:pPr>
      <w:bookmarkStart w:id="8" w:name="_Toc161427878"/>
      <w:r>
        <w:t>Task 7</w:t>
      </w:r>
      <w:bookmarkEnd w:id="8"/>
      <w:r w:rsidR="007F3C94">
        <w:t>: Data Misinterpretation</w:t>
      </w:r>
      <w:r w:rsidR="00867EDC">
        <w:t xml:space="preserve"> </w:t>
      </w:r>
    </w:p>
    <w:p w14:paraId="3E3DB6E5" w14:textId="77777777" w:rsidR="007F3C94" w:rsidRDefault="007F3C94">
      <w:pPr>
        <w:rPr>
          <w:rFonts w:eastAsiaTheme="majorEastAsia" w:cstheme="majorBidi"/>
          <w:color w:val="000000" w:themeColor="text1"/>
          <w:sz w:val="32"/>
          <w:szCs w:val="40"/>
        </w:rPr>
      </w:pPr>
      <w:bookmarkStart w:id="9" w:name="_Toc161427899"/>
      <w:r>
        <w:br w:type="page"/>
      </w:r>
    </w:p>
    <w:p w14:paraId="15EA2112" w14:textId="61420EC6" w:rsidR="00906F6C" w:rsidRDefault="000B0797" w:rsidP="000B0797">
      <w:pPr>
        <w:pStyle w:val="Heading1"/>
      </w:pPr>
      <w:r>
        <w:lastRenderedPageBreak/>
        <w:t>References</w:t>
      </w:r>
      <w:bookmarkEnd w:id="9"/>
    </w:p>
    <w:p w14:paraId="01824C7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049AE">
        <w:rPr>
          <w:rFonts w:cs="Times New Roman"/>
        </w:rPr>
        <w:t xml:space="preserve">Amine, A. (2020). PageRank algorithm, fully explained. </w:t>
      </w:r>
      <w:r w:rsidRPr="00B049AE">
        <w:rPr>
          <w:rFonts w:cs="Times New Roman"/>
          <w:i/>
          <w:iCs/>
        </w:rPr>
        <w:t>Medium</w:t>
      </w:r>
      <w:r w:rsidRPr="00B049AE">
        <w:rPr>
          <w:rFonts w:cs="Times New Roman"/>
        </w:rPr>
        <w:t>. Available from https://towardsdatascience.com/pagerank-algorithm-fully-explained-dc794184b4af [Accessed 14 March 2024].</w:t>
      </w:r>
    </w:p>
    <w:p w14:paraId="7EBB580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Andrieieva, D. (2023). Social Signals And Their Influence On Rankings | seobase. Available from https://seobase.com/do-social-signals-directly-influence-rankings [Accessed 15 March 2024].</w:t>
      </w:r>
    </w:p>
    <w:p w14:paraId="742BE6BE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Author, C. (2022). Social Signals and SEO: What You Need to Know (and 7 Steps to Take). </w:t>
      </w:r>
      <w:r w:rsidRPr="00B049AE">
        <w:rPr>
          <w:rFonts w:cs="Times New Roman"/>
          <w:i/>
          <w:iCs/>
        </w:rPr>
        <w:t>Social Media &amp; Influencer Marketing Speaker, Consultant &amp; Author</w:t>
      </w:r>
      <w:r w:rsidRPr="00B049AE">
        <w:rPr>
          <w:rFonts w:cs="Times New Roman"/>
        </w:rPr>
        <w:t>. Available from https://nealschaffer.com/social-signals-seo/ [Accessed 15 March 2024].</w:t>
      </w:r>
    </w:p>
    <w:p w14:paraId="533FFE3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han, M. (2022). 10 Ways to Improve Your Social Signals for SEO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blog/ws/2022/10/20/social-signals-for-seo [Accessed 15 March 2024].</w:t>
      </w:r>
    </w:p>
    <w:p w14:paraId="59091D5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han, M. (2023). Internal Linking: Types, Tips &amp; Tactics to Improve Your SEO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blog/ws/2022/05/04/internal-linking [Accessed 14 March 2024].</w:t>
      </w:r>
    </w:p>
    <w:p w14:paraId="4DB7486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rian, D. (2019). Internal Linking for SEO: The Complete Guide. </w:t>
      </w:r>
      <w:r w:rsidRPr="00B049AE">
        <w:rPr>
          <w:rFonts w:cs="Times New Roman"/>
          <w:i/>
          <w:iCs/>
        </w:rPr>
        <w:t>Backlinko</w:t>
      </w:r>
      <w:r w:rsidRPr="00B049AE">
        <w:rPr>
          <w:rFonts w:cs="Times New Roman"/>
        </w:rPr>
        <w:t>. Available from https://backlinko.com/hub/seo/internal-links [Accessed 14 March 2024].</w:t>
      </w:r>
    </w:p>
    <w:p w14:paraId="0B61814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ruin, L. de. (2017). Marketing Funnel EXPLAINED with EXAMPLES | B2U | Business-to-you. </w:t>
      </w:r>
      <w:r w:rsidRPr="00B049AE">
        <w:rPr>
          <w:rFonts w:cs="Times New Roman"/>
          <w:i/>
          <w:iCs/>
        </w:rPr>
        <w:t>B2U - Business-to-you.com</w:t>
      </w:r>
      <w:r w:rsidRPr="00B049AE">
        <w:rPr>
          <w:rFonts w:cs="Times New Roman"/>
        </w:rPr>
        <w:t>. Available from https://www.business-to-you.com/marketing-funnel/ [Accessed 28 February 2024].</w:t>
      </w:r>
    </w:p>
    <w:p w14:paraId="36A9E6F9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Chappal, M.S. (2023). What’s a Good Funnel Conversion Rate? (&amp; Tips for Calculating &amp; Improving Yours) | Databox Blog. </w:t>
      </w:r>
      <w:r w:rsidRPr="00B049AE">
        <w:rPr>
          <w:rFonts w:cs="Times New Roman"/>
          <w:i/>
          <w:iCs/>
        </w:rPr>
        <w:t>Databox</w:t>
      </w:r>
      <w:r w:rsidRPr="00B049AE">
        <w:rPr>
          <w:rFonts w:cs="Times New Roman"/>
        </w:rPr>
        <w:t>. Available from https://databox.com/improve-your-funnel-conversion-rate [Accessed 28 February 2024].</w:t>
      </w:r>
    </w:p>
    <w:p w14:paraId="2F0EB84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Clint, F. (2022). What is Customer Relations? Everything You Need to Know. Available from https://blog.hubspot.com/service/customer-relations [Accessed 15 March 2024].</w:t>
      </w:r>
    </w:p>
    <w:p w14:paraId="62C10D4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Dean, B. (2019). What Are Backlinks in SEO? &amp; Why You Need Them. </w:t>
      </w:r>
      <w:r w:rsidRPr="00B049AE">
        <w:rPr>
          <w:rFonts w:cs="Times New Roman"/>
          <w:i/>
          <w:iCs/>
        </w:rPr>
        <w:t>Backlinko</w:t>
      </w:r>
      <w:r w:rsidRPr="00B049AE">
        <w:rPr>
          <w:rFonts w:cs="Times New Roman"/>
        </w:rPr>
        <w:t>. Available from https://backlinko.com/hub/seo/backlinks [Accessed 14 March 2024].</w:t>
      </w:r>
    </w:p>
    <w:p w14:paraId="23275C8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Decker, A. (2022). The Ultimate Guide to Customer Acquisition for 2023. Available from https://blog.hubspot.com/service/customer-acquisition [Accessed 28 February 2024].</w:t>
      </w:r>
    </w:p>
    <w:p w14:paraId="3816351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Digital Marketing Funnel Stages. (2023). </w:t>
      </w:r>
      <w:r w:rsidRPr="00B049AE">
        <w:rPr>
          <w:rFonts w:cs="Times New Roman"/>
          <w:i/>
          <w:iCs/>
        </w:rPr>
        <w:t>Pathlabs</w:t>
      </w:r>
      <w:r w:rsidRPr="00B049AE">
        <w:rPr>
          <w:rFonts w:cs="Times New Roman"/>
        </w:rPr>
        <w:t>. Available from https://www.pathlabs.com/blog/digital-marketing-funnel-stages [Accessed 28 February 2024].</w:t>
      </w:r>
    </w:p>
    <w:p w14:paraId="46FF58B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EIH Digital Agency. (2023). What are a few advantages and disadvantages of social media in SEO? </w:t>
      </w:r>
      <w:r w:rsidRPr="00B049AE">
        <w:rPr>
          <w:rFonts w:cs="Times New Roman"/>
          <w:i/>
          <w:iCs/>
        </w:rPr>
        <w:t>Quora</w:t>
      </w:r>
      <w:r w:rsidRPr="00B049AE">
        <w:rPr>
          <w:rFonts w:cs="Times New Roman"/>
        </w:rPr>
        <w:t>. Available from https://www.quora.com/What-are-a-few-advantages-and-disadvantages-of-social-media-in-SEO [Accessed 15 March 2024].</w:t>
      </w:r>
    </w:p>
    <w:p w14:paraId="4CFC635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Gilbert, N. (2022). 8 Latest Search Marketing Trends for 2024 - A Look Into What’s Next Ahead. </w:t>
      </w:r>
      <w:r w:rsidRPr="00B049AE">
        <w:rPr>
          <w:rFonts w:cs="Times New Roman"/>
          <w:i/>
          <w:iCs/>
        </w:rPr>
        <w:t>Financesonline.com</w:t>
      </w:r>
      <w:r w:rsidRPr="00B049AE">
        <w:rPr>
          <w:rFonts w:cs="Times New Roman"/>
        </w:rPr>
        <w:t>. Available from https://financesonline.com/search-marketing-trends/ [Accessed 15 March 2024].</w:t>
      </w:r>
    </w:p>
    <w:p w14:paraId="097CC7A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Go, S. (2024). Unnatural Links: What They Are and How to Fix Your Link Profile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unnatural-links/ [Accessed 15 March 2024].</w:t>
      </w:r>
    </w:p>
    <w:p w14:paraId="1304BFA5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Gualtieri, J. (2023). How to Measure and Boost Your Instagram Stories Engagement. </w:t>
      </w:r>
      <w:r w:rsidRPr="00B049AE">
        <w:rPr>
          <w:rFonts w:cs="Times New Roman"/>
          <w:i/>
          <w:iCs/>
        </w:rPr>
        <w:t>Rival IQ</w:t>
      </w:r>
      <w:r w:rsidRPr="00B049AE">
        <w:rPr>
          <w:rFonts w:cs="Times New Roman"/>
        </w:rPr>
        <w:t>. Available from https://www.rivaliq.com/blog/instagram-stories-engagement/ [Accessed 15 March 2024].</w:t>
      </w:r>
    </w:p>
    <w:p w14:paraId="3838CC39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Hayes, R. (2021). Building Lasting Customer Relationships Through Social Media. </w:t>
      </w:r>
      <w:r w:rsidRPr="00B049AE">
        <w:rPr>
          <w:rFonts w:cs="Times New Roman"/>
          <w:i/>
          <w:iCs/>
        </w:rPr>
        <w:t>Debutify</w:t>
      </w:r>
      <w:r w:rsidRPr="00B049AE">
        <w:rPr>
          <w:rFonts w:cs="Times New Roman"/>
        </w:rPr>
        <w:t>. Available from https://debutify.com/blog/10-ways-to-build-lasting-customer-relationships-through-social-media/ [Accessed 15 March 2024].</w:t>
      </w:r>
    </w:p>
    <w:p w14:paraId="75FF71C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Hossain, S. (2023). PageRank Algorithm. </w:t>
      </w:r>
      <w:r w:rsidRPr="00B049AE">
        <w:rPr>
          <w:rFonts w:cs="Times New Roman"/>
          <w:i/>
          <w:iCs/>
        </w:rPr>
        <w:t>Computing for All</w:t>
      </w:r>
      <w:r w:rsidRPr="00B049AE">
        <w:rPr>
          <w:rFonts w:cs="Times New Roman"/>
        </w:rPr>
        <w:t>. Available from https://computing4all.com/courses/introductory-data-science/lessons/page-rank-algorithm [Accessed 15 March 2024].</w:t>
      </w:r>
    </w:p>
    <w:p w14:paraId="63BD060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Indeed, E.T. (2023). Acquisition Marketing: Everything You Need To Know | Indeed.com. Available from https://www.indeed.com/career-advice/career-development/acquisitions-marketing [Accessed 28 February 2024].</w:t>
      </w:r>
    </w:p>
    <w:p w14:paraId="659C5A6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Jackson, E. (2023). Long Term Customer Relationships Examples. </w:t>
      </w:r>
      <w:r w:rsidRPr="00B049AE">
        <w:rPr>
          <w:rFonts w:cs="Times New Roman"/>
          <w:i/>
          <w:iCs/>
        </w:rPr>
        <w:t>Rexcer Blog</w:t>
      </w:r>
      <w:r w:rsidRPr="00B049AE">
        <w:rPr>
          <w:rFonts w:cs="Times New Roman"/>
        </w:rPr>
        <w:t>. Available from https://blog.rexcer.com/long-term-customer-relationships-examples/ [Accessed 15 March 2024].</w:t>
      </w:r>
    </w:p>
    <w:p w14:paraId="3A454643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Jones, D. (2023). Google PageRank Explained for SEO Beginners. </w:t>
      </w:r>
      <w:r w:rsidRPr="00B049AE">
        <w:rPr>
          <w:rFonts w:cs="Times New Roman"/>
          <w:i/>
          <w:iCs/>
        </w:rPr>
        <w:t>Search Engine Journal</w:t>
      </w:r>
      <w:r w:rsidRPr="00B049AE">
        <w:rPr>
          <w:rFonts w:cs="Times New Roman"/>
        </w:rPr>
        <w:t>. Available from https://www.searchenginejournal.com/google-pagerank/483521/ [Accessed 15 March 2024].</w:t>
      </w:r>
    </w:p>
    <w:p w14:paraId="0EA5433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Kelly, L. (2023). What Are Backlinks &amp; Why They Matter in SEO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what-are-backlinks/ [Accessed 14 March 2024].</w:t>
      </w:r>
    </w:p>
    <w:p w14:paraId="750F9A3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Manipulating PageRank — Adversarial IR and the rise of the Google-bomb. (2017). Available from https://blogs.cornell.edu/info2040/2017/10/17/manipulating-pagerank-adversarial-ir-and-the-rise-of-the-google-bomb/ [Accessed 15 March 2024].</w:t>
      </w:r>
    </w:p>
    <w:p w14:paraId="729D4ED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Meissner, M.H. (2020). A User-Centered Approach to Landing Page Optimization in a Software-as-a- Service Business.</w:t>
      </w:r>
    </w:p>
    <w:p w14:paraId="17E71E0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PageRank Manipulation and How Google Fight it. (2022). Available from https://blogs.cornell.edu/info2040/2022/10/30/pagerank-manipulation-and-how-google-fight-it/ [Accessed 15 March 2024].</w:t>
      </w:r>
    </w:p>
    <w:p w14:paraId="1877866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Pecánek, M. (2023). Why Social Signals Matter for SEO (It’s Not a Ranking Factor). </w:t>
      </w:r>
      <w:r w:rsidRPr="00B049AE">
        <w:rPr>
          <w:rFonts w:cs="Times New Roman"/>
          <w:i/>
          <w:iCs/>
        </w:rPr>
        <w:t>SEO Blog by Ahrefs</w:t>
      </w:r>
      <w:r w:rsidRPr="00B049AE">
        <w:rPr>
          <w:rFonts w:cs="Times New Roman"/>
        </w:rPr>
        <w:t>. Available from https://ahrefs.com/blog/social-signals/ [Accessed 15 March 2024].</w:t>
      </w:r>
    </w:p>
    <w:p w14:paraId="3C6BD61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Producers. (2018). </w:t>
      </w:r>
      <w:r w:rsidRPr="00B049AE">
        <w:rPr>
          <w:rFonts w:cs="Times New Roman"/>
          <w:i/>
          <w:iCs/>
        </w:rPr>
        <w:t>Econlib</w:t>
      </w:r>
      <w:r w:rsidRPr="00B049AE">
        <w:rPr>
          <w:rFonts w:cs="Times New Roman"/>
        </w:rPr>
        <w:t>. Available from https://www.econlib.org/library/Topics/HighSchool/Producers.html [Accessed 15 March 2024].</w:t>
      </w:r>
    </w:p>
    <w:p w14:paraId="100009F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Rai, S. (2024). Top 10 Ways to Build Customer Relationships. </w:t>
      </w:r>
      <w:r w:rsidRPr="00B049AE">
        <w:rPr>
          <w:rFonts w:cs="Times New Roman"/>
          <w:i/>
          <w:iCs/>
        </w:rPr>
        <w:t>Yellow.ai</w:t>
      </w:r>
      <w:r w:rsidRPr="00B049AE">
        <w:rPr>
          <w:rFonts w:cs="Times New Roman"/>
        </w:rPr>
        <w:t>. Available from https://yellow.ai/blog/build-customer-relationship/ [Accessed 15 March 2024].</w:t>
      </w:r>
    </w:p>
    <w:p w14:paraId="6C8A2C2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Retention Funnel: What, When, How and Why. (2023). </w:t>
      </w:r>
      <w:r w:rsidRPr="00B049AE">
        <w:rPr>
          <w:rFonts w:cs="Times New Roman"/>
          <w:i/>
          <w:iCs/>
        </w:rPr>
        <w:t>FasterCapital</w:t>
      </w:r>
      <w:r w:rsidRPr="00B049AE">
        <w:rPr>
          <w:rFonts w:cs="Times New Roman"/>
        </w:rPr>
        <w:t>. Available from https://fastercapital.com/content/Retention-Funnel--What--When--How-and-Why.html [Accessed 28 February 2024].</w:t>
      </w:r>
    </w:p>
    <w:p w14:paraId="0BCBD61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mrush Team. (2023). 7 Up-to-Date Voice Search Statistics (+ 3 Best Practices)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voice-search-statistics/ [Accessed 15 March 2024].</w:t>
      </w:r>
    </w:p>
    <w:p w14:paraId="25E0093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mrush Team. (2023). Social Signals &amp; SEO: Do Shares + Likes Help You Rank Higher?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social-signals-seo/ [Accessed 15 March 2024].</w:t>
      </w:r>
    </w:p>
    <w:p w14:paraId="1ECD6D6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ttler, A. (2022). 15 Best Search Engine Marketing Trends in 2023. </w:t>
      </w:r>
      <w:r w:rsidRPr="00B049AE">
        <w:rPr>
          <w:rFonts w:cs="Times New Roman"/>
          <w:i/>
          <w:iCs/>
        </w:rPr>
        <w:t>The Techno Studio UK</w:t>
      </w:r>
      <w:r w:rsidRPr="00B049AE">
        <w:rPr>
          <w:rFonts w:cs="Times New Roman"/>
        </w:rPr>
        <w:t>. Available from https://thetechnostudiouk.com/sem-trends/ [Accessed 15 March 2024].</w:t>
      </w:r>
    </w:p>
    <w:p w14:paraId="49EBB32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epherd, L. (2019). Retention Marketing vs. Customer Acquisition (Should You Shift Focus?) | BigCommerce. </w:t>
      </w:r>
      <w:r w:rsidRPr="00B049AE">
        <w:rPr>
          <w:rFonts w:cs="Times New Roman"/>
          <w:i/>
          <w:iCs/>
        </w:rPr>
        <w:t>The BigCommerce Blog</w:t>
      </w:r>
      <w:r w:rsidRPr="00B049AE">
        <w:rPr>
          <w:rFonts w:cs="Times New Roman"/>
        </w:rPr>
        <w:t>. Available from https://www.bigcommerce.com/blog/retention-marketing/ [Accessed 28 February 2024].</w:t>
      </w:r>
    </w:p>
    <w:p w14:paraId="7244E71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irey, T. (no date). Why Your Company Should Use Social Media to Build Customer Relationships. </w:t>
      </w:r>
      <w:r w:rsidRPr="00B049AE">
        <w:rPr>
          <w:rFonts w:cs="Times New Roman"/>
          <w:i/>
          <w:iCs/>
        </w:rPr>
        <w:t>WebFX</w:t>
      </w:r>
      <w:r w:rsidRPr="00B049AE">
        <w:rPr>
          <w:rFonts w:cs="Times New Roman"/>
        </w:rPr>
        <w:t>. Available from https://www.webfx.com/blog/marketing/why-your-company-should-use-social-media-to-build-customer-relationships/ [Accessed 15 March 2024].</w:t>
      </w:r>
    </w:p>
    <w:p w14:paraId="586223D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ultz, M. (2014). Why is social media a beneficial relationship building tool? </w:t>
      </w:r>
      <w:r w:rsidRPr="00B049AE">
        <w:rPr>
          <w:rFonts w:cs="Times New Roman"/>
          <w:i/>
          <w:iCs/>
        </w:rPr>
        <w:t>MSU Extension</w:t>
      </w:r>
      <w:r w:rsidRPr="00B049AE">
        <w:rPr>
          <w:rFonts w:cs="Times New Roman"/>
        </w:rPr>
        <w:t>. Available from https://www.canr.msu.edu/news/why_is_social_media_a_beneficial_relationship_building_tool [Accessed 15 March 2024].</w:t>
      </w:r>
    </w:p>
    <w:p w14:paraId="4806AC4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ilva, C. (2023). Keyword Search Volume: A Beginner’s Guide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keyword-search-volume/ [Accessed 13 March 2024].</w:t>
      </w:r>
    </w:p>
    <w:p w14:paraId="430BF53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ocial Media Signals: Do They Boost SEO? (2024). </w:t>
      </w:r>
      <w:r w:rsidRPr="00B049AE">
        <w:rPr>
          <w:rFonts w:cs="Times New Roman"/>
          <w:i/>
          <w:iCs/>
        </w:rPr>
        <w:t>AIContentfy</w:t>
      </w:r>
      <w:r w:rsidRPr="00B049AE">
        <w:rPr>
          <w:rFonts w:cs="Times New Roman"/>
        </w:rPr>
        <w:t>. Available from https://aicontentfy.com/en/blog/social-media-signals-do-they-boost-seo [Accessed 15 March 2024].</w:t>
      </w:r>
    </w:p>
    <w:p w14:paraId="3CCAF52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Spilka, D. (2023). How to build a lead generation funnel | Zapier. Available from https://zapier.com/blog/lead-generation-funnel/ [Accessed 28 February 2024].</w:t>
      </w:r>
    </w:p>
    <w:p w14:paraId="512BBF85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The Ultimate Guide to Keyword Competition. (2023)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articles/ultimate-guide-to-keyword-competition [Accessed 13 March 2024].</w:t>
      </w:r>
    </w:p>
    <w:p w14:paraId="165F2FCE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Third of consumers have used visual search. (2019). </w:t>
      </w:r>
      <w:r w:rsidRPr="00B049AE">
        <w:rPr>
          <w:rFonts w:cs="Times New Roman"/>
          <w:i/>
          <w:iCs/>
        </w:rPr>
        <w:t>Smart Insights</w:t>
      </w:r>
      <w:r w:rsidRPr="00B049AE">
        <w:rPr>
          <w:rFonts w:cs="Times New Roman"/>
        </w:rPr>
        <w:t>. Available from https://www.smartinsights.com/ecommerce/third-consumers-use-visual-search/ [Accessed 15 March 2024].</w:t>
      </w:r>
    </w:p>
    <w:p w14:paraId="5CB9A72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Toonen, E. (2023). Internal linking for SEO: Why and how? </w:t>
      </w:r>
      <w:r w:rsidRPr="00B049AE">
        <w:rPr>
          <w:rFonts w:cs="Times New Roman"/>
          <w:i/>
          <w:iCs/>
        </w:rPr>
        <w:t>Yoast</w:t>
      </w:r>
      <w:r w:rsidRPr="00B049AE">
        <w:rPr>
          <w:rFonts w:cs="Times New Roman"/>
        </w:rPr>
        <w:t>. Available from https://yoast.com/internal-linking-for-seo-why-and-how/ [Accessed 14 March 2024].</w:t>
      </w:r>
    </w:p>
    <w:p w14:paraId="594F9C8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Varangouli, E. (2023). Everything You Need to Know About Google PageRank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pagerank/ [Accessed 14 March 2024].</w:t>
      </w:r>
    </w:p>
    <w:p w14:paraId="5E33BFF4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Vassiliki, B. (no date). SEARCH ENGINE OPTIMIZATION TECHNIQUES.</w:t>
      </w:r>
    </w:p>
    <w:p w14:paraId="0257CB3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West, C. (2023). How to build customer relationships with social media. </w:t>
      </w:r>
      <w:r w:rsidRPr="00B049AE">
        <w:rPr>
          <w:rFonts w:cs="Times New Roman"/>
          <w:i/>
          <w:iCs/>
        </w:rPr>
        <w:t>Sprout Social</w:t>
      </w:r>
      <w:r w:rsidRPr="00B049AE">
        <w:rPr>
          <w:rFonts w:cs="Times New Roman"/>
        </w:rPr>
        <w:t>. Available from https://sproutsocial.com/insights/build-customer-relationships/ [Accessed 15 March 2024].</w:t>
      </w:r>
    </w:p>
    <w:p w14:paraId="7D1C7D3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What is a Consumer | Square Business Glossary. (no date). </w:t>
      </w:r>
      <w:r w:rsidRPr="00B049AE">
        <w:rPr>
          <w:rFonts w:cs="Times New Roman"/>
          <w:i/>
          <w:iCs/>
        </w:rPr>
        <w:t>Square</w:t>
      </w:r>
      <w:r w:rsidRPr="00B049AE">
        <w:rPr>
          <w:rFonts w:cs="Times New Roman"/>
        </w:rPr>
        <w:t>. Available from https://squareup.com/gb/en/glossary/consumer?optimizely-snippet-injection-enabled=true&amp;optly_called=true&amp;optly_vars=edi_1_0_uk_nav:variation_2 [Accessed 15 March 2024].</w:t>
      </w:r>
    </w:p>
    <w:p w14:paraId="48FD48B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Wolanin, A. (2023). Hashtag Marketing: 10 Tactics to Boost Business | Brand24. Available from https://brand24.com/blog/hashtag-marketing-tactics-that-will-boost-your-business/ [Accessed 6 March 2024].</w:t>
      </w:r>
    </w:p>
    <w:p w14:paraId="038059D6" w14:textId="2A9AA91E" w:rsidR="000B0797" w:rsidRPr="000B0797" w:rsidRDefault="00B049AE" w:rsidP="00B049AE">
      <w:pPr>
        <w:ind w:left="720" w:hanging="720"/>
        <w:jc w:val="both"/>
      </w:pPr>
      <w:r>
        <w:fldChar w:fldCharType="end"/>
      </w:r>
    </w:p>
    <w:sectPr w:rsidR="000B0797" w:rsidRPr="000B0797" w:rsidSect="00AA3D8C">
      <w:footerReference w:type="first" r:id="rId13"/>
      <w:type w:val="continuous"/>
      <w:pgSz w:w="12240" w:h="15840"/>
      <w:pgMar w:top="1440" w:right="1440" w:bottom="1440" w:left="1440" w:header="720" w:footer="720" w:gutter="0"/>
      <w:pgNumType w:fmt="upperRoman"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8FEF1FC" w14:textId="77777777" w:rsidR="00AA3D8C" w:rsidRDefault="00AA3D8C" w:rsidP="00B90E1B">
      <w:pPr>
        <w:spacing w:after="0" w:line="240" w:lineRule="auto"/>
      </w:pPr>
      <w:r>
        <w:separator/>
      </w:r>
    </w:p>
  </w:endnote>
  <w:endnote w:type="continuationSeparator" w:id="0">
    <w:p w14:paraId="11FCC228" w14:textId="77777777" w:rsidR="00AA3D8C" w:rsidRDefault="00AA3D8C" w:rsidP="00B90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395C9A1" w14:textId="6C43D008" w:rsidR="00CA4C52" w:rsidRDefault="00CA4C52" w:rsidP="00CA4C52">
    <w:pPr>
      <w:pStyle w:val="Footer"/>
    </w:pPr>
    <w:r>
      <w:t>Areeb Niyas</w:t>
    </w:r>
    <w:r w:rsidR="00B22DB0">
      <w:t xml:space="preserve"> </w:t>
    </w:r>
    <w:r>
      <w:t>| w1809939 | 20200129</w:t>
    </w:r>
    <w:r>
      <w:tab/>
    </w:r>
    <w:r>
      <w:tab/>
    </w:r>
    <w:sdt>
      <w:sdtPr>
        <w:id w:val="1129517346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4C4C0A35" w14:textId="5BA21E9F" w:rsidR="00FA06A8" w:rsidRDefault="00FA06A8">
    <w:pPr>
      <w:pStyle w:val="BodyText"/>
      <w:spacing w:line="14" w:lineRule="auto"/>
      <w:rPr>
        <w:sz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E2856C6" w14:textId="2C5C8DA1" w:rsidR="00CA4C52" w:rsidRDefault="00CA4C52" w:rsidP="00CA4C52">
    <w:pPr>
      <w:pStyle w:val="Footer"/>
    </w:pPr>
    <w:r>
      <w:t>Areeb Niyas | w1809939</w:t>
    </w:r>
    <w:r w:rsidR="000452F9">
      <w:t xml:space="preserve"> </w:t>
    </w:r>
    <w:r>
      <w:t>| 20200129</w:t>
    </w:r>
    <w:r>
      <w:tab/>
    </w:r>
    <w:r>
      <w:tab/>
    </w:r>
    <w:sdt>
      <w:sdtPr>
        <w:id w:val="-103892533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07F9F739" w14:textId="77777777" w:rsidR="00CA4C52" w:rsidRDefault="00CA4C5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4501529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121602" w14:textId="305C94BF" w:rsidR="00707F44" w:rsidRDefault="00707F44" w:rsidP="00707F44">
        <w:pPr>
          <w:pStyle w:val="Footer"/>
        </w:pPr>
        <w:r>
          <w:t>Areeb Niyas | w1809939 | 20200129</w:t>
        </w: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5E343E3" w14:textId="098E7117" w:rsidR="00707F44" w:rsidRDefault="00707F4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AAEB802" w14:textId="77777777" w:rsidR="00AA3D8C" w:rsidRDefault="00AA3D8C" w:rsidP="00B90E1B">
      <w:pPr>
        <w:spacing w:after="0" w:line="240" w:lineRule="auto"/>
      </w:pPr>
      <w:r>
        <w:separator/>
      </w:r>
    </w:p>
  </w:footnote>
  <w:footnote w:type="continuationSeparator" w:id="0">
    <w:p w14:paraId="6F6DC5FC" w14:textId="77777777" w:rsidR="00AA3D8C" w:rsidRDefault="00AA3D8C" w:rsidP="00B90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298336E" w14:textId="77777777" w:rsidR="00FA06A8" w:rsidRPr="00B90E1B" w:rsidRDefault="00FA06A8" w:rsidP="00B90E1B">
    <w:pPr>
      <w:pStyle w:val="Header"/>
      <w:ind w:left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B525B9"/>
    <w:multiLevelType w:val="hybridMultilevel"/>
    <w:tmpl w:val="279862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7467A8"/>
    <w:multiLevelType w:val="hybridMultilevel"/>
    <w:tmpl w:val="C5B07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BF62DC"/>
    <w:multiLevelType w:val="hybridMultilevel"/>
    <w:tmpl w:val="C0E840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504FFB"/>
    <w:multiLevelType w:val="hybridMultilevel"/>
    <w:tmpl w:val="CA1071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864F5B"/>
    <w:multiLevelType w:val="hybridMultilevel"/>
    <w:tmpl w:val="531A71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EF5000"/>
    <w:multiLevelType w:val="hybridMultilevel"/>
    <w:tmpl w:val="A02646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DD0243"/>
    <w:multiLevelType w:val="hybridMultilevel"/>
    <w:tmpl w:val="D54ECF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49242026">
    <w:abstractNumId w:val="6"/>
  </w:num>
  <w:num w:numId="2" w16cid:durableId="433717952">
    <w:abstractNumId w:val="4"/>
  </w:num>
  <w:num w:numId="3" w16cid:durableId="964237508">
    <w:abstractNumId w:val="0"/>
  </w:num>
  <w:num w:numId="4" w16cid:durableId="1330979930">
    <w:abstractNumId w:val="5"/>
  </w:num>
  <w:num w:numId="5" w16cid:durableId="768425604">
    <w:abstractNumId w:val="2"/>
  </w:num>
  <w:num w:numId="6" w16cid:durableId="2020111391">
    <w:abstractNumId w:val="3"/>
  </w:num>
  <w:num w:numId="7" w16cid:durableId="153126288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0E1B"/>
    <w:rsid w:val="0001074C"/>
    <w:rsid w:val="0003301F"/>
    <w:rsid w:val="000452F9"/>
    <w:rsid w:val="00084C3C"/>
    <w:rsid w:val="000B0797"/>
    <w:rsid w:val="000B5590"/>
    <w:rsid w:val="000C1C90"/>
    <w:rsid w:val="000D56EC"/>
    <w:rsid w:val="0011159D"/>
    <w:rsid w:val="001366C3"/>
    <w:rsid w:val="00144F9F"/>
    <w:rsid w:val="001B1987"/>
    <w:rsid w:val="001C5918"/>
    <w:rsid w:val="001C6A63"/>
    <w:rsid w:val="001D0016"/>
    <w:rsid w:val="001D54A5"/>
    <w:rsid w:val="002152B7"/>
    <w:rsid w:val="00230E20"/>
    <w:rsid w:val="002443B5"/>
    <w:rsid w:val="002519FC"/>
    <w:rsid w:val="0025780D"/>
    <w:rsid w:val="0026767E"/>
    <w:rsid w:val="00282B38"/>
    <w:rsid w:val="002A2F5B"/>
    <w:rsid w:val="002B066D"/>
    <w:rsid w:val="002B55D2"/>
    <w:rsid w:val="002C51A2"/>
    <w:rsid w:val="002E31B0"/>
    <w:rsid w:val="0030399F"/>
    <w:rsid w:val="003173DF"/>
    <w:rsid w:val="00324B8D"/>
    <w:rsid w:val="00327A89"/>
    <w:rsid w:val="0033738A"/>
    <w:rsid w:val="00354D90"/>
    <w:rsid w:val="003702E3"/>
    <w:rsid w:val="00370557"/>
    <w:rsid w:val="00375095"/>
    <w:rsid w:val="0038333D"/>
    <w:rsid w:val="003B0F10"/>
    <w:rsid w:val="003E6764"/>
    <w:rsid w:val="004102BE"/>
    <w:rsid w:val="004264C0"/>
    <w:rsid w:val="00426714"/>
    <w:rsid w:val="004340EF"/>
    <w:rsid w:val="004507A5"/>
    <w:rsid w:val="00460378"/>
    <w:rsid w:val="00465039"/>
    <w:rsid w:val="00473E82"/>
    <w:rsid w:val="0048182F"/>
    <w:rsid w:val="004833A7"/>
    <w:rsid w:val="00483A88"/>
    <w:rsid w:val="004A2C80"/>
    <w:rsid w:val="004B0584"/>
    <w:rsid w:val="004B121F"/>
    <w:rsid w:val="004D0A20"/>
    <w:rsid w:val="004F35E5"/>
    <w:rsid w:val="004F5DB0"/>
    <w:rsid w:val="004F7A6B"/>
    <w:rsid w:val="00510E4C"/>
    <w:rsid w:val="00532CD6"/>
    <w:rsid w:val="00552C4E"/>
    <w:rsid w:val="00562916"/>
    <w:rsid w:val="0057348E"/>
    <w:rsid w:val="00574CE2"/>
    <w:rsid w:val="005A2589"/>
    <w:rsid w:val="005A5160"/>
    <w:rsid w:val="005B4C51"/>
    <w:rsid w:val="005E4CB7"/>
    <w:rsid w:val="00605D00"/>
    <w:rsid w:val="00607ECA"/>
    <w:rsid w:val="00664A40"/>
    <w:rsid w:val="0067761F"/>
    <w:rsid w:val="00683C69"/>
    <w:rsid w:val="006861E9"/>
    <w:rsid w:val="006A5AFD"/>
    <w:rsid w:val="006F4A99"/>
    <w:rsid w:val="00707F44"/>
    <w:rsid w:val="007123AF"/>
    <w:rsid w:val="00740419"/>
    <w:rsid w:val="00740A5F"/>
    <w:rsid w:val="00766BCA"/>
    <w:rsid w:val="007707DF"/>
    <w:rsid w:val="0078138F"/>
    <w:rsid w:val="00787CCC"/>
    <w:rsid w:val="007A7829"/>
    <w:rsid w:val="007B24DB"/>
    <w:rsid w:val="007C751A"/>
    <w:rsid w:val="007D63DB"/>
    <w:rsid w:val="007F3C94"/>
    <w:rsid w:val="007F7CD5"/>
    <w:rsid w:val="008444D6"/>
    <w:rsid w:val="00860110"/>
    <w:rsid w:val="00864802"/>
    <w:rsid w:val="00865C0C"/>
    <w:rsid w:val="00867EDC"/>
    <w:rsid w:val="00880D0E"/>
    <w:rsid w:val="00883EBE"/>
    <w:rsid w:val="008A2155"/>
    <w:rsid w:val="008A2F96"/>
    <w:rsid w:val="008B4AA1"/>
    <w:rsid w:val="008C3E09"/>
    <w:rsid w:val="00906F6C"/>
    <w:rsid w:val="009206B1"/>
    <w:rsid w:val="00937E69"/>
    <w:rsid w:val="00946813"/>
    <w:rsid w:val="00950EE8"/>
    <w:rsid w:val="00954FC6"/>
    <w:rsid w:val="00995540"/>
    <w:rsid w:val="009C4BE5"/>
    <w:rsid w:val="009E16CB"/>
    <w:rsid w:val="00A008B2"/>
    <w:rsid w:val="00A0288D"/>
    <w:rsid w:val="00A23D7F"/>
    <w:rsid w:val="00A5271D"/>
    <w:rsid w:val="00A64A0F"/>
    <w:rsid w:val="00A754FC"/>
    <w:rsid w:val="00A8593A"/>
    <w:rsid w:val="00A91DD9"/>
    <w:rsid w:val="00AA3D8C"/>
    <w:rsid w:val="00AB6373"/>
    <w:rsid w:val="00AC01CA"/>
    <w:rsid w:val="00AC02F9"/>
    <w:rsid w:val="00AF4FA1"/>
    <w:rsid w:val="00B049AE"/>
    <w:rsid w:val="00B22DB0"/>
    <w:rsid w:val="00B2313B"/>
    <w:rsid w:val="00B236AD"/>
    <w:rsid w:val="00B3520D"/>
    <w:rsid w:val="00B90E1B"/>
    <w:rsid w:val="00BB2FC9"/>
    <w:rsid w:val="00BD1246"/>
    <w:rsid w:val="00BD4349"/>
    <w:rsid w:val="00BD7F49"/>
    <w:rsid w:val="00BE2711"/>
    <w:rsid w:val="00C01A89"/>
    <w:rsid w:val="00C44132"/>
    <w:rsid w:val="00C67BCA"/>
    <w:rsid w:val="00C7478B"/>
    <w:rsid w:val="00C840EE"/>
    <w:rsid w:val="00C916A2"/>
    <w:rsid w:val="00CA4C52"/>
    <w:rsid w:val="00CA7A2A"/>
    <w:rsid w:val="00CD7299"/>
    <w:rsid w:val="00D006CD"/>
    <w:rsid w:val="00D301F2"/>
    <w:rsid w:val="00D3649F"/>
    <w:rsid w:val="00D4187D"/>
    <w:rsid w:val="00D55B0E"/>
    <w:rsid w:val="00D61A50"/>
    <w:rsid w:val="00DA2D5A"/>
    <w:rsid w:val="00DB2F66"/>
    <w:rsid w:val="00DB6048"/>
    <w:rsid w:val="00DC4568"/>
    <w:rsid w:val="00DC7D0E"/>
    <w:rsid w:val="00DE237B"/>
    <w:rsid w:val="00DF7EFF"/>
    <w:rsid w:val="00E22E25"/>
    <w:rsid w:val="00E54A69"/>
    <w:rsid w:val="00E55385"/>
    <w:rsid w:val="00E72218"/>
    <w:rsid w:val="00EB3D59"/>
    <w:rsid w:val="00EC07F4"/>
    <w:rsid w:val="00EF7CBD"/>
    <w:rsid w:val="00F13D45"/>
    <w:rsid w:val="00F21AF8"/>
    <w:rsid w:val="00F21E19"/>
    <w:rsid w:val="00F271F5"/>
    <w:rsid w:val="00FA06A8"/>
    <w:rsid w:val="00FB18DE"/>
    <w:rsid w:val="00FB20C2"/>
    <w:rsid w:val="00FC4A07"/>
    <w:rsid w:val="00FE1710"/>
    <w:rsid w:val="00FE66DF"/>
    <w:rsid w:val="00FF195C"/>
    <w:rsid w:val="00FF57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46FA3F"/>
  <w15:chartTrackingRefBased/>
  <w15:docId w15:val="{5B9EAB6B-7384-4F1C-AD4E-9E9C7AAA5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0E1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0E1B"/>
    <w:pPr>
      <w:keepNext/>
      <w:keepLines/>
      <w:spacing w:before="360" w:after="80"/>
      <w:outlineLvl w:val="0"/>
    </w:pPr>
    <w:rPr>
      <w:rFonts w:eastAsiaTheme="majorEastAsia" w:cstheme="majorBidi"/>
      <w:color w:val="000000" w:themeColor="text1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0E1B"/>
    <w:pPr>
      <w:keepNext/>
      <w:keepLines/>
      <w:spacing w:before="160" w:after="80"/>
      <w:outlineLvl w:val="1"/>
    </w:pPr>
    <w:rPr>
      <w:rFonts w:eastAsiaTheme="majorEastAsia" w:cstheme="majorBidi"/>
      <w:color w:val="000000" w:themeColor="text1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1074C"/>
    <w:pPr>
      <w:keepNext/>
      <w:keepLines/>
      <w:spacing w:before="160" w:after="80"/>
      <w:outlineLvl w:val="2"/>
    </w:pPr>
    <w:rPr>
      <w:rFonts w:eastAsiaTheme="majorEastAsia" w:cstheme="majorBidi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90E1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90E1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0E1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0E1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0E1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0E1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0E1B"/>
    <w:rPr>
      <w:rFonts w:ascii="Times New Roman" w:eastAsiaTheme="majorEastAsia" w:hAnsi="Times New Roman" w:cstheme="majorBidi"/>
      <w:color w:val="000000" w:themeColor="text1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90E1B"/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1074C"/>
    <w:rPr>
      <w:rFonts w:ascii="Times New Roman" w:eastAsiaTheme="majorEastAsia" w:hAnsi="Times New Roman" w:cstheme="majorBidi"/>
      <w:sz w:val="24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90E1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90E1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0E1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0E1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0E1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0E1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90E1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0E1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0E1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90E1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90E1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90E1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90E1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90E1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90E1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90E1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90E1B"/>
    <w:rPr>
      <w:b/>
      <w:bCs/>
      <w:smallCaps/>
      <w:color w:val="0F4761" w:themeColor="accent1" w:themeShade="BF"/>
      <w:spacing w:val="5"/>
    </w:rPr>
  </w:style>
  <w:style w:type="paragraph" w:styleId="BodyText">
    <w:name w:val="Body Text"/>
    <w:basedOn w:val="Normal"/>
    <w:link w:val="BodyTextChar"/>
    <w:uiPriority w:val="1"/>
    <w:unhideWhenUsed/>
    <w:qFormat/>
    <w:rsid w:val="00B90E1B"/>
    <w:pPr>
      <w:widowControl w:val="0"/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B90E1B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B90E1B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B90E1B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90E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0E1B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unhideWhenUsed/>
    <w:rsid w:val="007707DF"/>
    <w:pPr>
      <w:spacing w:before="100" w:beforeAutospacing="1" w:after="100" w:afterAutospacing="1" w:line="240" w:lineRule="auto"/>
    </w:pPr>
    <w:rPr>
      <w:rFonts w:eastAsia="Times New Roman" w:cs="Times New Roman"/>
      <w:kern w:val="0"/>
      <w:szCs w:val="24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AC02F9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6503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65039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C67BCA"/>
  </w:style>
  <w:style w:type="paragraph" w:styleId="TOCHeading">
    <w:name w:val="TOC Heading"/>
    <w:basedOn w:val="Heading1"/>
    <w:next w:val="Normal"/>
    <w:uiPriority w:val="39"/>
    <w:unhideWhenUsed/>
    <w:qFormat/>
    <w:rsid w:val="00787CCC"/>
    <w:pPr>
      <w:spacing w:before="240" w:after="0"/>
      <w:outlineLvl w:val="9"/>
    </w:pPr>
    <w:rPr>
      <w:rFonts w:asciiTheme="majorHAnsi" w:hAnsiTheme="majorHAnsi"/>
      <w:color w:val="0F4761" w:themeColor="accent1" w:themeShade="BF"/>
      <w:kern w:val="0"/>
      <w:szCs w:val="3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87CC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87CCC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787CCC"/>
    <w:pPr>
      <w:spacing w:after="100"/>
      <w:ind w:left="480"/>
    </w:pPr>
  </w:style>
  <w:style w:type="paragraph" w:styleId="TableofFigures">
    <w:name w:val="table of figures"/>
    <w:basedOn w:val="Normal"/>
    <w:next w:val="Normal"/>
    <w:uiPriority w:val="99"/>
    <w:unhideWhenUsed/>
    <w:rsid w:val="00787CC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957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4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42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5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0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73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1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6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5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6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67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03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64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7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8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8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7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8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9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2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93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8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7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9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8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65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84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9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499BED-C92D-4E4D-9F33-F9747F0CB9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55</TotalTime>
  <Pages>10</Pages>
  <Words>1840</Words>
  <Characters>10492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eb Niyas</dc:creator>
  <cp:keywords/>
  <dc:description/>
  <cp:lastModifiedBy>Areeb Niyas</cp:lastModifiedBy>
  <cp:revision>63</cp:revision>
  <cp:lastPrinted>2024-03-15T15:17:00Z</cp:lastPrinted>
  <dcterms:created xsi:type="dcterms:W3CDTF">2024-02-28T05:33:00Z</dcterms:created>
  <dcterms:modified xsi:type="dcterms:W3CDTF">2024-04-15T1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FIbvZJJI"/&gt;&lt;style id="http://www.zotero.org/styles/harvard-university-of-westminster" hasBibliography="1" bibliographyStyleHasBeenSet="1"/&gt;&lt;prefs&gt;&lt;pref name="fieldType" value="Field"/&gt;&lt;pref name=</vt:lpwstr>
  </property>
  <property fmtid="{D5CDD505-2E9C-101B-9397-08002B2CF9AE}" pid="3" name="ZOTERO_PREF_2">
    <vt:lpwstr>"automaticJournalAbbreviations" value="true"/&gt;&lt;/prefs&gt;&lt;/data&gt;</vt:lpwstr>
  </property>
</Properties>
</file>